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Heading1"/>
        <w:rPr>
          <w:lang w:val="en-US"/>
        </w:rPr>
      </w:pPr>
      <w:r>
        <w:rPr>
          <w:lang w:val="en-US"/>
        </w:rPr>
        <w:t>An upper bound for the Standard Deviation of a Strong Earth Gravity Prior</w:t>
      </w:r>
    </w:p>
    <w:p w14:paraId="40504E6E" w14:textId="7629226C" w:rsidR="00E32BF5" w:rsidRDefault="00E32BF5" w:rsidP="00E32BF5">
      <w:pPr>
        <w:pStyle w:val="Heading1"/>
        <w:rPr>
          <w:lang w:val="en-US"/>
        </w:rPr>
      </w:pPr>
      <w:r w:rsidRPr="00E32BF5">
        <w:rPr>
          <w:lang w:val="en-US"/>
        </w:rPr>
        <w:t>Abstract</w:t>
      </w:r>
    </w:p>
    <w:p w14:paraId="63F1F076" w14:textId="1BC0B944"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to determine the standard deviation of the Strong Earth Gravity Prior. To this end, we identify different sources of sensory and motor variability reflected in timing errors about gravitational motio</w:t>
      </w:r>
      <w:r>
        <w:t>n</w:t>
      </w:r>
      <w:r w:rsidR="001977EA">
        <w:t>. We then model</w:t>
      </w:r>
      <w:r w:rsidR="000A5B70">
        <w:t xml:space="preserve"> timing responses based on quantitative assumptions about these sensory and motor errors for a range of standard deviations of the earth gravity prior, and find that</w:t>
      </w:r>
      <w:r>
        <w:t>,</w:t>
      </w:r>
      <w:r w:rsidR="000A5B70">
        <w:t xml:space="preserve"> </w:t>
      </w:r>
      <w:r>
        <w:t xml:space="preserve">for a prior with a mean of 9.81 m/s², a standard deviation of 2 m/s² </w:t>
      </w:r>
      <w:r w:rsidR="000A5B70">
        <w:t>make</w:t>
      </w:r>
      <w:r>
        <w:t>s</w:t>
      </w:r>
      <w:r w:rsidR="000A5B70">
        <w:t xml:space="preserve"> for the best fit. This value is likely to represent an upper bound</w:t>
      </w:r>
      <w:r w:rsidR="0054296B">
        <w:t>, as there are strong theoretical reasons to believe that the standard deviation of the earth gravity prior is lower than the value we found.</w:t>
      </w:r>
    </w:p>
    <w:p w14:paraId="4B9018CE" w14:textId="72146C07" w:rsidR="00EF1EFA" w:rsidRDefault="00EF1EFA" w:rsidP="003A567D">
      <w:pPr>
        <w:jc w:val="both"/>
      </w:pPr>
    </w:p>
    <w:p w14:paraId="1481368A" w14:textId="7021C5FC" w:rsidR="00EF1EFA" w:rsidRDefault="00EF1EFA" w:rsidP="003A567D">
      <w:pPr>
        <w:jc w:val="both"/>
      </w:pPr>
      <w:r>
        <w:t xml:space="preserve">IDEA STUFFS: </w:t>
      </w:r>
    </w:p>
    <w:p w14:paraId="36B62A69" w14:textId="7DEF036E" w:rsidR="00EF1EFA" w:rsidRPr="00EF1EFA" w:rsidRDefault="00EF1EFA" w:rsidP="003A567D">
      <w:pPr>
        <w:pStyle w:val="ListParagraph"/>
        <w:numPr>
          <w:ilvl w:val="0"/>
          <w:numId w:val="1"/>
        </w:numPr>
        <w:jc w:val="both"/>
      </w:pPr>
      <w:r>
        <w:t>REPRODUCTION TASK TO MEASURE VELOCITY ESTIMATE</w:t>
      </w:r>
    </w:p>
    <w:p w14:paraId="67CDC4AE" w14:textId="0625D937" w:rsidR="00E32BF5" w:rsidRPr="00E32BF5" w:rsidRDefault="00E32BF5" w:rsidP="00E32BF5">
      <w:pPr>
        <w:pStyle w:val="Heading1"/>
        <w:rPr>
          <w:lang w:val="en-US"/>
        </w:rPr>
      </w:pPr>
      <w:r w:rsidRPr="00E32BF5">
        <w:rPr>
          <w:lang w:val="en-US"/>
        </w:rPr>
        <w:t>Introduction</w:t>
      </w:r>
    </w:p>
    <w:p w14:paraId="7DD42585" w14:textId="5173C1B3"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997DC0">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D1B1A10"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w:t>
      </w:r>
      <w:r w:rsidR="00BD3838">
        <w:lastRenderedPageBreak/>
        <w:t>perceptual system. However</w:t>
      </w:r>
      <w:r>
        <w:t xml:space="preserve">, these </w:t>
      </w:r>
      <w:proofErr w:type="gramStart"/>
      <w:r>
        <w:t>low level</w:t>
      </w:r>
      <w:proofErr w:type="gramEnd"/>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8884A75" w:rsidR="00864209" w:rsidRPr="00E23038" w:rsidRDefault="00E23038" w:rsidP="00E23038">
      <w:pPr>
        <w:pStyle w:val="Caption"/>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E72229">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25E24B2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Heading1"/>
        <w:rPr>
          <w:lang w:val="en-US"/>
        </w:rPr>
      </w:pPr>
      <w:r>
        <w:rPr>
          <w:lang w:val="en-US"/>
        </w:rPr>
        <w:lastRenderedPageBreak/>
        <w:t>Methods</w:t>
      </w:r>
    </w:p>
    <w:p w14:paraId="2DF052F7" w14:textId="77777777" w:rsidR="008D72BE" w:rsidRDefault="008D72BE" w:rsidP="008D72BE">
      <w:pPr>
        <w:pStyle w:val="Heading2"/>
        <w:rPr>
          <w:lang w:val="en-US"/>
        </w:rPr>
      </w:pPr>
      <w:r>
        <w:rPr>
          <w:lang w:val="en-US"/>
        </w:rPr>
        <w:t>Participants</w:t>
      </w:r>
    </w:p>
    <w:p w14:paraId="77AB9D00" w14:textId="1685682A"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w:t>
      </w:r>
      <w:r w:rsidR="00B117EC">
        <w:t> </w:t>
      </w:r>
      <w:r w:rsidRPr="00C6356F">
        <w:t>=</w:t>
      </w:r>
      <w:r w:rsidR="00B117EC">
        <w:t> </w:t>
      </w:r>
      <w:r>
        <w:t>5</w:t>
      </w:r>
      <w:r w:rsidRPr="00C6356F">
        <w:t xml:space="preserve">) </w:t>
      </w:r>
      <w:r w:rsidR="00B117EC">
        <w:t>self-identified as women</w:t>
      </w:r>
      <w:r w:rsidRPr="00C6356F">
        <w:t>. We did not test their explicit knowledge of physics, as previous studies suggest that explicit knowledge about gravity has no effect on performance in related tasks</w:t>
      </w:r>
      <w:r w:rsidR="006D354B">
        <w:t xml:space="preserve"> </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Heading2"/>
        <w:rPr>
          <w:lang w:val="en-US"/>
        </w:rPr>
      </w:pPr>
      <w:r>
        <w:rPr>
          <w:lang w:val="en-US"/>
        </w:rPr>
        <w:t>Stimuli</w:t>
      </w:r>
    </w:p>
    <w:p w14:paraId="29779600" w14:textId="751DB47F"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w:t>
      </w:r>
      <w:proofErr w:type="gramStart"/>
      <w:r w:rsidRPr="00DA4DDD">
        <w:t>g,-</w:t>
      </w:r>
      <w:proofErr w:type="gramEnd"/>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7"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D7504C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Heading2"/>
        <w:rPr>
          <w:lang w:val="en-US"/>
        </w:rPr>
      </w:pPr>
      <w:r>
        <w:rPr>
          <w:rStyle w:val="Heading2Char"/>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22373771" w:rsidR="00A643B3" w:rsidRPr="00820822" w:rsidRDefault="00A643B3"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A643B3" w:rsidRPr="00820822" w:rsidRDefault="00A643B3"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22373771" w:rsidR="00A643B3" w:rsidRPr="00820822" w:rsidRDefault="00A643B3" w:rsidP="008D72BE">
                        <w:pPr>
                          <w:pStyle w:val="Caption"/>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A643B3" w:rsidRPr="00820822" w:rsidRDefault="00A643B3" w:rsidP="008D72BE">
                        <w:pPr>
                          <w:pStyle w:val="Caption"/>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xml:space="preserve">. The stimuli were programmed in </w:t>
      </w:r>
      <w:proofErr w:type="spellStart"/>
      <w:r w:rsidR="008D72BE">
        <w:t>PsychoPy</w:t>
      </w:r>
      <w:proofErr w:type="spellEnd"/>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0"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Heading2Char"/>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Heading1"/>
        <w:rPr>
          <w:lang w:val="en-US"/>
        </w:rPr>
      </w:pPr>
      <w:r w:rsidRPr="004A0054">
        <w:rPr>
          <w:lang w:val="en-US"/>
        </w:rPr>
        <w:t>Results</w:t>
      </w:r>
    </w:p>
    <w:p w14:paraId="38ABB8CA" w14:textId="2852FDE5"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B117E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B117EC">
        <w:fldChar w:fldCharType="separate"/>
      </w:r>
      <w:r w:rsidR="00B117EC" w:rsidRPr="0031495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lastRenderedPageBreak/>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4D70EE2B" w:rsidR="0031495E" w:rsidRPr="00B377BA" w:rsidRDefault="00F515FC" w:rsidP="00B377BA">
      <w:pPr>
        <w:pStyle w:val="Caption"/>
        <w:jc w:val="both"/>
        <w:rPr>
          <w:lang w:val="en-US"/>
        </w:rPr>
      </w:pPr>
      <w:bookmarkStart w:id="0"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E72229">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0"/>
      <w:r w:rsidRPr="00B377BA">
        <w:rPr>
          <w:lang w:val="en-US"/>
        </w:rPr>
        <w:t xml:space="preserve"> </w:t>
      </w:r>
    </w:p>
    <w:p w14:paraId="02A5EBA2" w14:textId="77777777" w:rsidR="00F515FC" w:rsidRDefault="00E470D6" w:rsidP="00FD302A">
      <w:pPr>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7896A644"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B13CEC" w:rsidRPr="00F515FC">
        <w:t xml:space="preserve">Figure </w:t>
      </w:r>
      <w:r w:rsidR="00B13CEC" w:rsidRPr="00F515FC">
        <w:rPr>
          <w:noProof/>
        </w:rPr>
        <w:t>3</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4F703DC3" w:rsidR="00F515FC"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lastRenderedPageBreak/>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A643B3"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A643B3"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48647086" w:rsidR="00B377BA" w:rsidRPr="00B377BA" w:rsidRDefault="00B377BA">
      <w:pPr>
        <w:pStyle w:val="Caption"/>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01E10">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Heading1"/>
        <w:rPr>
          <w:lang w:val="en-US"/>
        </w:rPr>
      </w:pPr>
    </w:p>
    <w:p w14:paraId="35A7B314" w14:textId="0E02AB67" w:rsidR="00FD302A" w:rsidRDefault="006B4496" w:rsidP="004A0054">
      <w:pPr>
        <w:pStyle w:val="Heading1"/>
        <w:rPr>
          <w:lang w:val="en-US"/>
        </w:rPr>
      </w:pPr>
      <w:r>
        <w:rPr>
          <w:lang w:val="en-US"/>
        </w:rPr>
        <w:t>Simulations</w:t>
      </w:r>
    </w:p>
    <w:p w14:paraId="03750082" w14:textId="77777777" w:rsidR="006B4496" w:rsidRDefault="006B4496" w:rsidP="006C014A">
      <w:r>
        <w:t xml:space="preserve">The physical formula for distance from initial velocity and acceleration (Equation 4) is the base for both of our simulation procedures. This reflects the assumption that humans perform the task at hand </w:t>
      </w:r>
      <w:r>
        <w:lastRenderedPageBreak/>
        <w:t xml:space="preserve">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A643B3"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A643B3"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Heading2Char"/>
          <w:lang w:val="en-US"/>
        </w:rPr>
      </w:pPr>
    </w:p>
    <w:p w14:paraId="3FE28196" w14:textId="06874743" w:rsidR="006C014A" w:rsidRDefault="006C014A" w:rsidP="004A0054">
      <w:pPr>
        <w:spacing w:after="0"/>
        <w:rPr>
          <w:rStyle w:val="Heading2Char"/>
          <w:lang w:val="en-US"/>
        </w:rPr>
      </w:pPr>
      <w:r>
        <w:rPr>
          <w:rStyle w:val="Heading2Char"/>
          <w:lang w:val="en-US"/>
        </w:rPr>
        <w:t>Mean of the Gravity Prior</w:t>
      </w:r>
    </w:p>
    <w:p w14:paraId="5EC83A41" w14:textId="256CFE42"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F91E84">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316387">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proofErr w:type="spellStart"/>
      <w:r w:rsidR="009F7941">
        <w:t>it’s</w:t>
      </w:r>
      <w:proofErr w:type="spellEnd"/>
      <w:r w:rsidR="009F7941">
        <w:t xml:space="preserve"> actual speed</w:t>
      </w:r>
      <w:r w:rsidR="00006956">
        <w:rPr>
          <w:rFonts w:eastAsiaTheme="minorEastAsia"/>
        </w:rPr>
        <w:t xml:space="preserve"> </w:t>
      </w:r>
      <w:r w:rsidR="00006956">
        <w:rPr>
          <w:rFonts w:eastAsiaTheme="minorEastAsia"/>
        </w:rPr>
        <w:fldChar w:fldCharType="begin" w:fldLock="1"/>
      </w:r>
      <w:r w:rsidR="00F91E84">
        <w:rPr>
          <w:rFonts w:eastAsiaTheme="minorEastAsia"/>
        </w:rPr>
        <w:instrText xml:space="preserve">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ogie des Menschen und </w:instrText>
      </w:r>
      <w:r w:rsidR="00F91E84" w:rsidRPr="00F91E84">
        <w:rPr>
          <w:rFonts w:eastAsiaTheme="minorEastAsia"/>
          <w:lang w:val="de-DE"/>
        </w:rPr>
        <w:instrText>der Thiere","id":"ITEM-4","issue":"1","issued":{"date-parts":[["1887","12"]]},"page":"459-480","publisher":"Springer-Verlag","title":"Die Bewegungsempfindung","type":"article-journal","volume":"40"},"uris":["http://www.mendeley.com/documents/?uuid=8909db35-7e47-32e8-998c-20fd4f11db43"]},{"id":"ITEM-5","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A44908">
        <w:t>would thus yield more accurate predictions for the Short Occlusion condition, while the accuracy for the Long Occlusion condition would be largely maintained.</w:t>
      </w:r>
      <w:r w:rsidR="00A54235">
        <w:t xml:space="preserve"> </w:t>
      </w:r>
      <w:r w:rsidR="00A44908">
        <w:t xml:space="preserve">We thus employ the same procedure laid out in our previous </w:t>
      </w:r>
      <w:proofErr w:type="gramStart"/>
      <w:r w:rsidR="00A44908">
        <w:t>paper, but</w:t>
      </w:r>
      <w:proofErr w:type="gramEnd"/>
      <w:r w:rsidR="00A44908">
        <w:t xml:space="preserve">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72DF8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proofErr w:type="spellStart"/>
      <w:r w:rsidRPr="00A54235">
        <w:rPr>
          <w:i/>
        </w:rPr>
        <w:t>v</w:t>
      </w:r>
      <w:r w:rsidRPr="00A54235">
        <w:rPr>
          <w:i/>
          <w:vertAlign w:val="subscript"/>
        </w:rPr>
        <w:t>y</w:t>
      </w:r>
      <w:proofErr w:type="spellEnd"/>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s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A643B3"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lastRenderedPageBreak/>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1505E38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E7767D">
        <w:t xml:space="preserve">Figure </w:t>
      </w:r>
      <w:r w:rsidR="00E7767D">
        <w:rPr>
          <w:noProof/>
        </w:rPr>
        <w:t>4</w:t>
      </w:r>
      <w:r w:rsidR="00E7767D">
        <w:rPr>
          <w:rFonts w:eastAsiaTheme="minorEastAsia"/>
        </w:rPr>
        <w:fldChar w:fldCharType="end"/>
      </w:r>
      <w:r w:rsidR="00E7767D">
        <w:rPr>
          <w:rFonts w:eastAsiaTheme="minorEastAsia"/>
        </w:rPr>
        <w:t xml:space="preserve"> visualizes the mean errors observed in our participants, the mean errors when accounting for the Aubert-</w:t>
      </w:r>
      <w:proofErr w:type="spellStart"/>
      <w:r w:rsidR="00E7767D">
        <w:rPr>
          <w:rFonts w:eastAsiaTheme="minorEastAsia"/>
        </w:rPr>
        <w:t>Fleischl</w:t>
      </w:r>
      <w:proofErr w:type="spellEnd"/>
      <w:r w:rsidR="00E7767D">
        <w:rPr>
          <w:rFonts w:eastAsiaTheme="minorEastAsia"/>
        </w:rPr>
        <w:t xml:space="preserve"> phenomenon,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 </w:t>
      </w:r>
    </w:p>
    <w:p w14:paraId="1C83B784" w14:textId="77777777" w:rsidR="00E7767D" w:rsidRDefault="0024603B" w:rsidP="00E7767D">
      <w:pPr>
        <w:keepNext/>
        <w:jc w:val="both"/>
      </w:pPr>
      <w:r>
        <w:rPr>
          <w:rFonts w:eastAsiaTheme="minorEastAsia"/>
          <w:noProof/>
        </w:rPr>
        <w:drawing>
          <wp:inline distT="0" distB="0" distL="0" distR="0" wp14:anchorId="4633F201" wp14:editId="3C9DC19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20E97F38" w:rsidR="0024603B" w:rsidRPr="00E7767D" w:rsidRDefault="00E7767D" w:rsidP="00E7767D">
      <w:pPr>
        <w:pStyle w:val="Caption"/>
        <w:jc w:val="both"/>
        <w:rPr>
          <w:rFonts w:eastAsiaTheme="minorEastAsia"/>
          <w:i w:val="0"/>
          <w:color w:val="auto"/>
          <w:sz w:val="22"/>
          <w:szCs w:val="22"/>
          <w:lang w:val="en-US"/>
        </w:rPr>
      </w:pPr>
      <w:bookmarkStart w:id="1"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E72229">
        <w:rPr>
          <w:noProof/>
          <w:lang w:val="en-US"/>
        </w:rPr>
        <w:t>4</w:t>
      </w:r>
      <w:r>
        <w:fldChar w:fldCharType="end"/>
      </w:r>
      <w:bookmarkEnd w:id="1"/>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12685293"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mean squared error between AF model predictions and observed behavior is </w:t>
      </w:r>
      <w:r>
        <w:rPr>
          <w:rFonts w:eastAsiaTheme="minorEastAsia"/>
        </w:rPr>
        <w:t xml:space="preserve">0.0002, and for the non-AF model predictions </w:t>
      </w:r>
      <w:r w:rsidR="0068122F">
        <w:rPr>
          <w:rFonts w:eastAsiaTheme="minorEastAsia"/>
        </w:rPr>
        <w:t xml:space="preserve">more than </w:t>
      </w:r>
      <w:r>
        <w:rPr>
          <w:rFonts w:eastAsiaTheme="minorEastAsia"/>
        </w:rPr>
        <w:t>three times higher</w:t>
      </w:r>
      <w:r w:rsidR="00BB40C9">
        <w:rPr>
          <w:rFonts w:eastAsiaTheme="minorEastAsia"/>
        </w:rPr>
        <w:t xml:space="preserve">, at just </w:t>
      </w:r>
      <w:r w:rsidR="0068122F">
        <w:rPr>
          <w:rFonts w:eastAsiaTheme="minorEastAsia"/>
        </w:rPr>
        <w:t>over</w:t>
      </w:r>
      <w:r w:rsidR="00BB40C9">
        <w:rPr>
          <w:rFonts w:eastAsiaTheme="minorEastAsia"/>
        </w:rPr>
        <w:t xml:space="preserve"> 0.0006.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054679" w:rsidRPr="00AB56E9">
        <w:t xml:space="preserve">Table </w:t>
      </w:r>
      <w:r w:rsidR="00054679" w:rsidRPr="00AB56E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proofErr w:type="spellStart"/>
      <w:r w:rsidR="0058768C" w:rsidRPr="00A54235">
        <w:rPr>
          <w:i/>
        </w:rPr>
        <w:t>v</w:t>
      </w:r>
      <w:r w:rsidR="0058768C" w:rsidRPr="00A54235">
        <w:rPr>
          <w:i/>
          <w:vertAlign w:val="subscript"/>
        </w:rPr>
        <w:t>y</w:t>
      </w:r>
      <w:proofErr w:type="spellEnd"/>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A643B3"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6FED2764" w:rsidR="00BB40C9" w:rsidRDefault="00BB40C9" w:rsidP="00BB40C9">
            <w:pPr>
              <w:jc w:val="center"/>
            </w:pPr>
            <w:r>
              <w:t>0.2</w:t>
            </w:r>
          </w:p>
        </w:tc>
        <w:tc>
          <w:tcPr>
            <w:tcW w:w="1870" w:type="dxa"/>
          </w:tcPr>
          <w:p w14:paraId="27086C09" w14:textId="090EEA50" w:rsidR="00BB40C9" w:rsidRDefault="00BB40C9" w:rsidP="00BB40C9">
            <w:pPr>
              <w:jc w:val="center"/>
            </w:pPr>
            <w:r>
              <w:t>0.8</w:t>
            </w:r>
          </w:p>
        </w:tc>
        <w:tc>
          <w:tcPr>
            <w:tcW w:w="1870" w:type="dxa"/>
          </w:tcPr>
          <w:p w14:paraId="092561C6" w14:textId="10901B04" w:rsidR="00BB40C9" w:rsidRDefault="00BB40C9" w:rsidP="00BB40C9">
            <w:pPr>
              <w:jc w:val="center"/>
            </w:pPr>
            <w:r>
              <w:t>1.2</w:t>
            </w:r>
          </w:p>
        </w:tc>
        <w:tc>
          <w:tcPr>
            <w:tcW w:w="1870" w:type="dxa"/>
          </w:tcPr>
          <w:p w14:paraId="7A24ADDC" w14:textId="03885E15" w:rsidR="00BB40C9" w:rsidRDefault="00BB40C9" w:rsidP="00BB40C9">
            <w:pPr>
              <w:jc w:val="center"/>
            </w:pPr>
            <w:r>
              <w:t>9.5</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D4902CC" w:rsidR="00BB40C9" w:rsidRDefault="00BB40C9" w:rsidP="00BB40C9">
            <w:pPr>
              <w:jc w:val="center"/>
            </w:pPr>
            <w:r>
              <w:t>5.9</w:t>
            </w:r>
          </w:p>
        </w:tc>
        <w:tc>
          <w:tcPr>
            <w:tcW w:w="1870" w:type="dxa"/>
          </w:tcPr>
          <w:p w14:paraId="0AD32658" w14:textId="23A76569" w:rsidR="00BB40C9" w:rsidRDefault="00BB40C9" w:rsidP="00BB40C9">
            <w:pPr>
              <w:jc w:val="center"/>
            </w:pPr>
            <w:r>
              <w:t>4.9</w:t>
            </w:r>
          </w:p>
        </w:tc>
        <w:tc>
          <w:tcPr>
            <w:tcW w:w="1870" w:type="dxa"/>
          </w:tcPr>
          <w:p w14:paraId="6172C094" w14:textId="6ADB7CA9" w:rsidR="00BB40C9" w:rsidRDefault="00BB40C9" w:rsidP="00BB40C9">
            <w:pPr>
              <w:jc w:val="center"/>
            </w:pPr>
            <w:r>
              <w:t>0.7</w:t>
            </w:r>
          </w:p>
        </w:tc>
        <w:tc>
          <w:tcPr>
            <w:tcW w:w="1870" w:type="dxa"/>
          </w:tcPr>
          <w:p w14:paraId="0A52D9F7" w14:textId="1D978E9B" w:rsidR="00BB40C9" w:rsidRDefault="00BB40C9" w:rsidP="00F01E10">
            <w:pPr>
              <w:keepNext/>
              <w:jc w:val="center"/>
            </w:pPr>
            <w:r>
              <w:t>10.1</w:t>
            </w:r>
          </w:p>
        </w:tc>
      </w:tr>
    </w:tbl>
    <w:p w14:paraId="0FF7AB0A" w14:textId="51FF0AF2" w:rsidR="00BB40C9" w:rsidRDefault="00F01E10" w:rsidP="00F01E10">
      <w:pPr>
        <w:pStyle w:val="Caption"/>
        <w:rPr>
          <w:lang w:val="en-US"/>
        </w:rPr>
      </w:pPr>
      <w:bookmarkStart w:id="2" w:name="_Ref27937618"/>
      <w:r w:rsidRPr="00AB56E9">
        <w:rPr>
          <w:lang w:val="en-US"/>
        </w:rPr>
        <w:t xml:space="preserve">Table </w:t>
      </w:r>
      <w:r>
        <w:fldChar w:fldCharType="begin"/>
      </w:r>
      <w:r w:rsidRPr="00AB56E9">
        <w:rPr>
          <w:lang w:val="en-US"/>
        </w:rPr>
        <w:instrText xml:space="preserve"> SEQ Table \* ARABIC </w:instrText>
      </w:r>
      <w:r>
        <w:fldChar w:fldCharType="separate"/>
      </w:r>
      <w:r w:rsidRPr="00AB56E9">
        <w:rPr>
          <w:noProof/>
          <w:lang w:val="en-US"/>
        </w:rPr>
        <w:t>2</w:t>
      </w:r>
      <w:r>
        <w:fldChar w:fldCharType="end"/>
      </w:r>
      <w:bookmarkEnd w:id="2"/>
      <w:r w:rsidRPr="00AB56E9">
        <w:rPr>
          <w:lang w:val="en-US"/>
        </w:rPr>
        <w:t xml:space="preserve">: </w:t>
      </w:r>
      <w:r w:rsidR="00AB56E9" w:rsidRPr="00AB56E9">
        <w:rPr>
          <w:lang w:val="en-US"/>
        </w:rPr>
        <w:t>Errors between simulated m</w:t>
      </w:r>
      <w:r w:rsidR="00AB56E9">
        <w:rPr>
          <w:lang w:val="en-US"/>
        </w:rPr>
        <w:t>ean errors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 xml:space="preserve">Lower values signify a better fit. </w:t>
      </w:r>
      <w:r w:rsidR="00AB56E9">
        <w:rPr>
          <w:lang w:val="en-US"/>
        </w:rPr>
        <w:t>The unit of all values is s²/10000.</w:t>
      </w:r>
    </w:p>
    <w:p w14:paraId="33CD367A" w14:textId="62AFB777" w:rsidR="0058768C" w:rsidRPr="0058768C" w:rsidRDefault="0058768C" w:rsidP="0058768C">
      <w:r>
        <w:t>This improvement upon our previous model lends further support to the idea that the mean of a strong gravity prior is at or very close to 9.81 /s².</w:t>
      </w:r>
      <w:bookmarkStart w:id="3" w:name="_GoBack"/>
      <w:bookmarkEnd w:id="3"/>
    </w:p>
    <w:p w14:paraId="75D01815" w14:textId="77777777" w:rsidR="000C63D1" w:rsidRPr="004A0054" w:rsidRDefault="000C63D1" w:rsidP="000C63D1">
      <w:pPr>
        <w:jc w:val="both"/>
        <w:rPr>
          <w:rStyle w:val="Heading2Char"/>
          <w:lang w:val="en-US"/>
        </w:rPr>
      </w:pPr>
    </w:p>
    <w:p w14:paraId="1A321467" w14:textId="0A1E4592" w:rsidR="004A0054" w:rsidRPr="004A0054" w:rsidRDefault="0058768C" w:rsidP="004A0054">
      <w:pPr>
        <w:spacing w:after="0"/>
        <w:rPr>
          <w:rStyle w:val="Heading2Char"/>
          <w:lang w:val="en-US"/>
        </w:rPr>
      </w:pPr>
      <w:r>
        <w:rPr>
          <w:rStyle w:val="Heading2Char"/>
          <w:lang w:val="en-US"/>
        </w:rPr>
        <w:lastRenderedPageBreak/>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A643B3"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Heading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323E98AB"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51FAEBEF" w:rsidR="00A643B3" w:rsidRDefault="00A643B3"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Pr>
          <w:rFonts w:eastAsiaTheme="minorEastAsia"/>
        </w:rPr>
        <w:t xml:space="preserve"> (see also </w:t>
      </w:r>
      <w:r>
        <w:rPr>
          <w:rFonts w:eastAsiaTheme="minorEastAsia"/>
        </w:rPr>
        <w:fldChar w:fldCharType="begin"/>
      </w:r>
      <w:r>
        <w:rPr>
          <w:rFonts w:eastAsiaTheme="minorEastAsia"/>
        </w:rPr>
        <w:instrText xml:space="preserve"> REF _Ref28582960 \h </w:instrText>
      </w:r>
      <w:r>
        <w:rPr>
          <w:rFonts w:eastAsiaTheme="minorEastAsia"/>
        </w:rPr>
      </w:r>
      <w:r>
        <w:rPr>
          <w:rFonts w:eastAsiaTheme="minorEastAsia"/>
        </w:rPr>
        <w:fldChar w:fldCharType="separate"/>
      </w:r>
      <w:r w:rsidRPr="00E72229">
        <w:t xml:space="preserve">Figure </w:t>
      </w:r>
      <w:r w:rsidRPr="00E72229">
        <w:rPr>
          <w:noProof/>
        </w:rPr>
        <w:t>5</w:t>
      </w:r>
      <w:r>
        <w:rPr>
          <w:rFonts w:eastAsiaTheme="minorEastAsia"/>
        </w:rPr>
        <w:fldChar w:fldCharType="end"/>
      </w:r>
      <w:r>
        <w:rPr>
          <w:rFonts w:eastAsiaTheme="minorEastAsia"/>
        </w:rPr>
        <w:t>C)</w:t>
      </w:r>
      <w:r w:rsidR="00006956">
        <w:rPr>
          <w:rFonts w:eastAsiaTheme="minorEastAsia"/>
        </w:rPr>
        <w:t>.</w:t>
      </w:r>
      <w:r w:rsidR="003405B4">
        <w:rPr>
          <w:rFonts w:eastAsiaTheme="minorEastAsia"/>
        </w:rPr>
        <w:t xml:space="preserve"> </w:t>
      </w:r>
      <w:r>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Pr>
          <w:rFonts w:eastAsiaTheme="minorEastAsia"/>
        </w:rPr>
        <w:t>by means of the equation:</w:t>
      </w:r>
    </w:p>
    <w:p w14:paraId="04337C2C" w14:textId="5A34FCE4" w:rsidR="00A643B3" w:rsidRDefault="00A643B3"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0F057695" w:rsidR="00FE5C97" w:rsidRDefault="00A340F9" w:rsidP="00F2167B">
      <w:pPr>
        <w:jc w:val="both"/>
        <w:rPr>
          <w:rFonts w:eastAsiaTheme="minorEastAsia"/>
        </w:rPr>
      </w:pPr>
      <w:r>
        <w:rPr>
          <w:rFonts w:eastAsiaTheme="minorEastAsia"/>
        </w:rPr>
        <w:t xml:space="preserve">Weber fractions for velocity discrimination reported in the literature are about 5 % for </w:t>
      </w:r>
      <w:r w:rsidR="00A431AE">
        <w:rPr>
          <w:rFonts w:eastAsiaTheme="minorEastAsia"/>
        </w:rPr>
        <w:t>motion presented in the fovea.</w:t>
      </w:r>
      <w:r w:rsidR="00F2167B">
        <w:rPr>
          <w:rFonts w:eastAsiaTheme="minorEastAsia"/>
        </w:rPr>
        <w:t xml:space="preserve"> </w:t>
      </w:r>
      <w:r w:rsidR="00A431AE">
        <w:rPr>
          <w:rFonts w:eastAsiaTheme="minorEastAsia"/>
        </w:rPr>
        <w:t xml:space="preserve">This is relevant as lower thresholds have been reported for motion presented in the </w:t>
      </w:r>
      <w:r w:rsidR="00A431AE">
        <w:rPr>
          <w:rFonts w:eastAsiaTheme="minorEastAsia"/>
        </w:rPr>
        <w:lastRenderedPageBreak/>
        <w:t xml:space="preserve">peripheral vision. Weber fractions are that difference in stimulus intensity where subjects display a 75 % chance of discrimination.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10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48.</w:t>
      </w:r>
      <w:r w:rsidR="008A7B56">
        <w:rPr>
          <w:rFonts w:eastAsiaTheme="minorEastAsia"/>
        </w:rPr>
        <w:t xml:space="preserve"> Note that, by using a standardized normal distribution, we assume that Weber fractions are constant across the relevant range of stimulus strengths.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C shows how predictions vary with varying variability in perceived velocity: The effect is negligible for the Long Occlusion condition, while it increases response variability uniformly across gravities.</w:t>
      </w:r>
    </w:p>
    <w:p w14:paraId="4B6C06F8" w14:textId="0A0EF068"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997DC0">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w:instrText>
      </w:r>
      <w:r w:rsidR="00997DC0" w:rsidRPr="00997DC0">
        <w:rPr>
          <w:rFonts w:eastAsiaTheme="minorEastAsia"/>
          <w:lang w:val="de-DE"/>
        </w:rPr>
        <w:instrText>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Notes on physiological optics]. Sitzungsberichte der Akademie der Wissenschaften Wien, 3, 7–25.","author":[{"dropping-particle":"","family":"Fleischl","given":"Von","non-dropping-particle":"","parse-names":false,"suffix":""}],"container-title":"Sitzungsberichte der Akademia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C90ACE0" w:rsidR="00F2167B" w:rsidRDefault="00A643B3"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FA5BF0">
        <w:rPr>
          <w:rFonts w:eastAsiaTheme="minorEastAsia"/>
        </w:rPr>
        <w:t>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FA5BF0">
        <w:rPr>
          <w:rFonts w:eastAsiaTheme="minorEastAsia"/>
        </w:rPr>
        <w:t xml:space="preserve"> carries more weight for </w:t>
      </w:r>
      <w:proofErr w:type="gramStart"/>
      <w:r w:rsidR="00FA5BF0">
        <w:rPr>
          <w:rFonts w:eastAsiaTheme="minorEastAsia"/>
        </w:rPr>
        <w:t>the final result</w:t>
      </w:r>
      <w:proofErr w:type="gramEnd"/>
      <w:r w:rsidR="00FA5BF0">
        <w:rPr>
          <w:rFonts w:eastAsiaTheme="minorEastAsia"/>
        </w:rPr>
        <w:t xml:space="preserve"> of the computation. </w:t>
      </w:r>
      <w:r w:rsidR="00595505">
        <w:rPr>
          <w:rFonts w:eastAsiaTheme="minorEastAsia"/>
        </w:rPr>
        <w:t>In very easy conditions, 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xml:space="preserve">, the precision of these estimates is likely lower than reported for the above task. We thus work with a Weber fraction of twice the reported value (10 %), which incidentally is identical to the Weber fractions we use for velocity. The </w:t>
      </w:r>
      <w:r w:rsidR="00282356">
        <w:rPr>
          <w:rFonts w:eastAsiaTheme="minorEastAsia"/>
        </w:rPr>
        <w:t xml:space="preserve">standardized standard deviation </w:t>
      </w:r>
      <w:r w:rsidR="00236BC9">
        <w:rPr>
          <w:rFonts w:eastAsiaTheme="minorEastAsia"/>
        </w:rPr>
        <w:t xml:space="preserve">for this distribution is thus also </w:t>
      </w:r>
      <w:r w:rsidR="00282356">
        <w:rPr>
          <w:rFonts w:eastAsiaTheme="minorEastAsia"/>
        </w:rPr>
        <w:t>of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A shows how predictions vary with vary variability in perceived distance: There is a slight logarithmic pattern, where response variability added by higher variability in perceived distance increases with decreases gravity.</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w:t>
      </w:r>
      <w:proofErr w:type="gramStart"/>
      <w:r>
        <w:rPr>
          <w:rFonts w:eastAsiaTheme="minorEastAsia"/>
        </w:rPr>
        <w:t>–  </w:t>
      </w:r>
      <w:r w:rsidR="004D128E">
        <w:rPr>
          <w:rFonts w:eastAsiaTheme="minorEastAsia"/>
        </w:rPr>
        <w:t>The</w:t>
      </w:r>
      <w:proofErr w:type="gramEnd"/>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0F475203" w:rsidR="00515BFC" w:rsidRPr="00E72229" w:rsidRDefault="00E72229" w:rsidP="00E72229">
      <w:pPr>
        <w:pStyle w:val="Caption"/>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Pr="00E72229">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7777A57C" w14:textId="73472070"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w:t>
      </w:r>
      <w:r w:rsidR="001906EB">
        <w:rPr>
          <w:rFonts w:eastAsiaTheme="minorEastAsia"/>
        </w:rPr>
        <w:t>gravities</w:t>
      </w:r>
      <w:r w:rsidR="007614EE">
        <w:rPr>
          <w:rFonts w:eastAsiaTheme="minorEastAsia"/>
        </w:rPr>
        <w:t xml:space="preserve"> are represented.</w:t>
      </w:r>
      <w:r w:rsidR="0029217A">
        <w:rPr>
          <w:rFonts w:eastAsiaTheme="minorEastAsia"/>
        </w:rPr>
        <w:t xml:space="preserve"> </w:t>
      </w:r>
      <w:r w:rsidR="0016268C">
        <w:rPr>
          <w:rFonts w:eastAsiaTheme="minorEastAsia"/>
        </w:rPr>
        <w:t xml:space="preserve">We previously found Weber fractions of between 13 % and beyond 30% for arbitrary </w:t>
      </w:r>
      <w:r w:rsidR="0016268C">
        <w:rPr>
          <w:rFonts w:eastAsiaTheme="minorEastAsia"/>
        </w:rPr>
        <w:lastRenderedPageBreak/>
        <w:t>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r w:rsidR="00E817C4">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sidR="00E817C4">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r w:rsidR="001906EB">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sidR="001906EB">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sidR="001906EB">
        <w:rPr>
          <w:rFonts w:eastAsiaTheme="minorEastAsia"/>
        </w:rPr>
        <w:t>temporal responses</w:t>
      </w:r>
      <w:r w:rsidR="00C6015C">
        <w:rPr>
          <w:rFonts w:eastAsiaTheme="minorEastAsia"/>
        </w:rPr>
        <w:t xml:space="preserve"> for each trial </w:t>
      </w:r>
      <w:r w:rsidR="00CE0600">
        <w:rPr>
          <w:rFonts w:eastAsiaTheme="minorEastAsia"/>
        </w:rPr>
        <w:t>2000</w:t>
      </w:r>
      <w:r w:rsidR="00C6015C">
        <w:rPr>
          <w:rFonts w:eastAsiaTheme="minorEastAsia"/>
        </w:rPr>
        <w:t xml:space="preserve"> times</w:t>
      </w:r>
      <w:r w:rsidR="00EE79BD">
        <w:rPr>
          <w:rFonts w:eastAsiaTheme="minorEastAsia"/>
        </w:rPr>
        <w:t xml:space="preserve">. </w:t>
      </w:r>
      <w:r w:rsidR="00B804B7">
        <w:rPr>
          <w:rFonts w:eastAsiaTheme="minorEastAsia"/>
        </w:rPr>
        <w:t>We minimize the squared mean error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3A56D0" w:rsidRPr="00456512">
        <w:t xml:space="preserve">Figure </w:t>
      </w:r>
      <w:r w:rsidR="003A56D0">
        <w:rPr>
          <w:noProof/>
        </w:rPr>
        <w:t>5</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1 and an upper bound of 0.2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a normalized standard deviation of 0.1</w:t>
      </w:r>
      <w:r w:rsidR="00F964BD">
        <w:rPr>
          <w:rFonts w:eastAsiaTheme="minorEastAsia"/>
        </w:rPr>
        <w:t>5</w:t>
      </w:r>
      <w:r w:rsidR="00A17F6B">
        <w:rPr>
          <w:rFonts w:eastAsiaTheme="minorEastAsia"/>
        </w:rPr>
        <w:t>6</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5802214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4BA1F90F" w:rsidR="00456512" w:rsidRDefault="00456512" w:rsidP="00456512">
      <w:pPr>
        <w:pStyle w:val="Caption"/>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6</w:t>
      </w:r>
      <w:r>
        <w:fldChar w:fldCharType="end"/>
      </w:r>
      <w:bookmarkEnd w:id="6"/>
      <w:r w:rsidRPr="00456512">
        <w:rPr>
          <w:lang w:val="en-US"/>
        </w:rPr>
        <w:t>: Squared mean errors b</w:t>
      </w:r>
      <w:r>
        <w:rPr>
          <w:lang w:val="en-US"/>
        </w:rPr>
        <w:t>etween the standard deviation of timing errors simulated based on different motor errors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Heading3"/>
      </w:pPr>
      <w:r w:rsidRPr="00FA364D">
        <w:t>The Standard Deviation of the Gravity Prior</w:t>
      </w:r>
    </w:p>
    <w:p w14:paraId="4568C0F2" w14:textId="22D2D85D"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We first simulate a range of sensible standard deviations (from 0.01, corresponding to an extremely precise representation, to 0.</w:t>
      </w:r>
      <w:r w:rsidR="001940CF">
        <w:rPr>
          <w:rFonts w:eastAsiaTheme="minorEastAsia"/>
        </w:rPr>
        <w:t>2</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2)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970297" w:rsidRPr="00456512">
        <w:t xml:space="preserve">Figure </w:t>
      </w:r>
      <w:r w:rsidR="00970297" w:rsidRPr="00456512">
        <w:rPr>
          <w:noProof/>
        </w:rPr>
        <w:t>6</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15EFFCFE">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03A3D320" w:rsidR="00515BFC" w:rsidRPr="00456512" w:rsidRDefault="00515BFC" w:rsidP="00515BFC">
      <w:pPr>
        <w:pStyle w:val="Caption"/>
        <w:jc w:val="both"/>
        <w:rPr>
          <w:rFonts w:eastAsiaTheme="minorEastAsia"/>
          <w:lang w:val="en-US"/>
        </w:rPr>
      </w:pPr>
      <w:bookmarkStart w:id="7"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7</w:t>
      </w:r>
      <w:r>
        <w:fldChar w:fldCharType="end"/>
      </w:r>
      <w:bookmarkEnd w:id="7"/>
      <w:r w:rsidRPr="00456512">
        <w:rPr>
          <w:lang w:val="en-US"/>
        </w:rPr>
        <w:t>: Squared mean errors b</w:t>
      </w:r>
      <w:r>
        <w:rPr>
          <w:lang w:val="en-US"/>
        </w:rPr>
        <w:t>etween the standard deviation of timing errors simulated based on different standard deviations of the gravity prior between 0.05 and 0.17*9.81 m/s² and the standard deviation of observed timing errors.</w:t>
      </w:r>
    </w:p>
    <w:p w14:paraId="5A51122A" w14:textId="77777777" w:rsidR="00515BFC" w:rsidRDefault="00515BFC" w:rsidP="00FA364D">
      <w:pPr>
        <w:jc w:val="both"/>
        <w:rPr>
          <w:rFonts w:eastAsiaTheme="minorEastAsia"/>
        </w:rPr>
      </w:pPr>
    </w:p>
    <w:p w14:paraId="7D1D7ABD" w14:textId="5EBED728"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9E7A88">
        <w:rPr>
          <w:rFonts w:eastAsiaTheme="minorEastAsia"/>
        </w:rPr>
        <w:t>12</w:t>
      </w:r>
      <w:r>
        <w:rPr>
          <w:rFonts w:eastAsiaTheme="minorEastAsia"/>
        </w:rPr>
        <w:t>, and</w:t>
      </w:r>
      <w:proofErr w:type="gramEnd"/>
      <w:r>
        <w:rPr>
          <w:rFonts w:eastAsiaTheme="minorEastAsia"/>
        </w:rPr>
        <w:t xml:space="preserve"> choose thus 0.</w:t>
      </w:r>
      <w:r w:rsidR="00B804B7">
        <w:rPr>
          <w:rFonts w:eastAsiaTheme="minorEastAsia"/>
        </w:rPr>
        <w:t>08</w:t>
      </w:r>
      <w:r>
        <w:rPr>
          <w:rFonts w:eastAsiaTheme="minorEastAsia"/>
        </w:rPr>
        <w:t xml:space="preserve"> as the lower bound and 0.</w:t>
      </w:r>
      <w:r w:rsidR="00B804B7">
        <w:rPr>
          <w:rFonts w:eastAsiaTheme="minorEastAsia"/>
        </w:rPr>
        <w:t>15</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CE0600">
        <w:rPr>
          <w:rFonts w:eastAsiaTheme="minorEastAsia"/>
        </w:rPr>
        <w:t>2000</w:t>
      </w:r>
      <w:r w:rsidR="00DD1FC4">
        <w:rPr>
          <w:rFonts w:eastAsiaTheme="minorEastAsia"/>
        </w:rPr>
        <w:t xml:space="preserve"> data sets and </w:t>
      </w:r>
      <w:r w:rsidR="006C6CE5">
        <w:rPr>
          <w:rFonts w:eastAsiaTheme="minorEastAsia"/>
        </w:rPr>
        <w:t xml:space="preserve">minimize the mean error between simulated and observed timing errors across these </w:t>
      </w:r>
      <w:r w:rsidR="00CE0600">
        <w:rPr>
          <w:rFonts w:eastAsiaTheme="minorEastAsia"/>
        </w:rPr>
        <w:t>2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w:t>
      </w:r>
      <w:proofErr w:type="spellStart"/>
      <w:r w:rsidR="00B94CFD">
        <w:rPr>
          <w:rFonts w:eastAsiaTheme="minorEastAsia"/>
        </w:rPr>
        <w:t>Github</w:t>
      </w:r>
      <w:proofErr w:type="spellEnd"/>
      <w:r w:rsidR="00B94CFD">
        <w:rPr>
          <w:rFonts w:eastAsiaTheme="minorEastAsia"/>
        </w:rPr>
        <w:t xml:space="preserve"> (</w:t>
      </w:r>
      <w:hyperlink r:id="rId16"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w:t>
      </w:r>
      <w:r w:rsidR="00B804B7">
        <w:rPr>
          <w:rFonts w:eastAsiaTheme="minorEastAsia"/>
        </w:rPr>
        <w:t>11</w:t>
      </w:r>
      <w:r w:rsidR="004850CC">
        <w:rPr>
          <w:rFonts w:eastAsiaTheme="minorEastAsia"/>
        </w:rPr>
        <w:t xml:space="preserve"> for the gravity prior, which corresponds to a standard deviation of about </w:t>
      </w:r>
      <w:r w:rsidR="00B804B7">
        <w:rPr>
          <w:rFonts w:eastAsiaTheme="minorEastAsia"/>
        </w:rPr>
        <w:t>1.</w:t>
      </w:r>
      <w:r w:rsidR="00741AD0">
        <w:rPr>
          <w:rFonts w:eastAsiaTheme="minorEastAsia"/>
        </w:rPr>
        <w:t>08</w:t>
      </w:r>
      <w:r w:rsidR="00355892">
        <w:rPr>
          <w:rFonts w:eastAsiaTheme="minorEastAsia"/>
        </w:rPr>
        <w:t> m/s²</w:t>
      </w:r>
      <w:r w:rsidR="004850CC">
        <w:rPr>
          <w:rFonts w:eastAsiaTheme="minorEastAsia"/>
        </w:rPr>
        <w:t xml:space="preserve"> for a mean of 9.81 m/s².</w:t>
      </w:r>
    </w:p>
    <w:p w14:paraId="0800B35A" w14:textId="4B8C6858" w:rsidR="005368D2" w:rsidRDefault="00C4017F" w:rsidP="00FA364D">
      <w:pPr>
        <w:jc w:val="both"/>
        <w:rPr>
          <w:rFonts w:eastAsiaTheme="minorEastAsia"/>
        </w:rPr>
      </w:pPr>
      <w:r>
        <w:rPr>
          <w:rFonts w:eastAsiaTheme="minorEastAsia"/>
          <w:noProof/>
        </w:rPr>
        <w:drawing>
          <wp:inline distT="0" distB="0" distL="0" distR="0" wp14:anchorId="01482882" wp14:editId="154A3632">
            <wp:extent cx="3200400" cy="3200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50572CDA" w14:textId="77777777" w:rsidR="00C4017F" w:rsidRDefault="00C4017F" w:rsidP="00FA364D">
      <w:pPr>
        <w:jc w:val="both"/>
        <w:rPr>
          <w:rFonts w:eastAsiaTheme="minorEastAsia"/>
        </w:rPr>
      </w:pPr>
    </w:p>
    <w:p w14:paraId="742C6723" w14:textId="28180493" w:rsidR="00604840" w:rsidRPr="00D42F15" w:rsidRDefault="004850CC" w:rsidP="00D42F15">
      <w:pPr>
        <w:pStyle w:val="Heading2"/>
        <w:rPr>
          <w:lang w:val="en-US"/>
        </w:rPr>
      </w:pPr>
      <w:r w:rsidRPr="004850CC">
        <w:rPr>
          <w:lang w:val="en-US"/>
        </w:rPr>
        <w:lastRenderedPageBreak/>
        <w:t>Discussion</w:t>
      </w:r>
    </w:p>
    <w:p w14:paraId="336F2279" w14:textId="4BC1D221"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6F7F5C"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87590D">
        <w:rPr>
          <w:rFonts w:eastAsiaTheme="minorEastAsia"/>
        </w:rPr>
        <w:t>1.07</w:t>
      </w:r>
      <w:r w:rsidR="00D22200">
        <w:rPr>
          <w:rFonts w:eastAsiaTheme="minorEastAsia"/>
        </w:rPr>
        <w:t xml:space="preserve"> m/s²,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87590D">
        <w:rPr>
          <w:rFonts w:eastAsiaTheme="minorEastAsia"/>
        </w:rPr>
        <w:t>7.9</w:t>
      </w:r>
      <w:r w:rsidR="00562DCA">
        <w:rPr>
          <w:rFonts w:eastAsiaTheme="minorEastAsia"/>
        </w:rPr>
        <w:t xml:space="preserve"> %. This is considerably lower than Weber fractions generally observed for acceleration discrimination, </w:t>
      </w:r>
      <w:r w:rsidR="0087590D">
        <w:rPr>
          <w:rFonts w:eastAsiaTheme="minorEastAsia"/>
        </w:rPr>
        <w:t xml:space="preserve">and in line with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562DCA">
        <w:rPr>
          <w:rFonts w:eastAsiaTheme="minorEastAsia"/>
        </w:rPr>
        <w:t>.</w:t>
      </w:r>
    </w:p>
    <w:p w14:paraId="4938728C" w14:textId="21BE2ADF"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997DC0">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 and also above)","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y if the Likelihood is extremely shallow and/or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87590D">
        <w:rPr>
          <w:rFonts w:eastAsiaTheme="minorEastAsia"/>
        </w:rPr>
        <w:t>7.9</w:t>
      </w:r>
      <w:r w:rsidR="00E82D8F">
        <w:rPr>
          <w:rFonts w:eastAsiaTheme="minorEastAsia"/>
        </w:rPr>
        <w:t xml:space="preserve"> %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observed mean, the modelled standard deviation, behavioral results and a Bayesian explanation.</w:t>
      </w:r>
    </w:p>
    <w:p w14:paraId="762D8149" w14:textId="3BD0231C"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lower the Weber fraction we assumed when determining the motor error. This in turn would give us a higher estimate of motor variability, 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 xml:space="preserve">reported repeatedly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sidRPr="0087590D">
        <w:rPr>
          <w:rFonts w:eastAsiaTheme="minorEastAsia"/>
        </w:rPr>
        <w:t>Fi</w:t>
      </w:r>
      <w:r w:rsidR="0087590D">
        <w:rPr>
          <w:rFonts w:eastAsiaTheme="minorEastAsia"/>
        </w:rPr>
        <w:t xml:space="preserve">nally, as evident from </w:t>
      </w:r>
      <w:r w:rsidR="0087590D">
        <w:rPr>
          <w:rFonts w:eastAsiaTheme="minorEastAsia"/>
        </w:rPr>
        <w:fldChar w:fldCharType="begin"/>
      </w:r>
      <w:r w:rsidR="0087590D">
        <w:rPr>
          <w:rFonts w:eastAsiaTheme="minorEastAsia"/>
        </w:rPr>
        <w:instrText xml:space="preserve"> REF _Ref28033214 \h </w:instrText>
      </w:r>
      <w:r w:rsidR="0087590D">
        <w:rPr>
          <w:rFonts w:eastAsiaTheme="minorEastAsia"/>
        </w:rPr>
      </w:r>
      <w:r w:rsidR="0087590D">
        <w:rPr>
          <w:rFonts w:eastAsiaTheme="minorEastAsia"/>
        </w:rPr>
        <w:fldChar w:fldCharType="separate"/>
      </w:r>
      <w:r w:rsidR="0087590D" w:rsidRPr="00456512">
        <w:t xml:space="preserve">Figure </w:t>
      </w:r>
      <w:r w:rsidR="0087590D" w:rsidRPr="00456512">
        <w:rPr>
          <w:noProof/>
        </w:rPr>
        <w:t>6</w:t>
      </w:r>
      <w:r w:rsidR="0087590D">
        <w:rPr>
          <w:rFonts w:eastAsiaTheme="minorEastAsia"/>
        </w:rPr>
        <w:fldChar w:fldCharType="end"/>
      </w:r>
      <w:r w:rsidR="0087590D">
        <w:rPr>
          <w:rFonts w:eastAsiaTheme="minorEastAsia"/>
        </w:rPr>
        <w:t>, the mean squared errors between simulated and observed responses</w:t>
      </w:r>
      <w:r w:rsidR="00385931">
        <w:rPr>
          <w:rFonts w:eastAsiaTheme="minorEastAsia"/>
        </w:rPr>
        <w:t xml:space="preserve"> do not differ much for standardized standard deviations between 0 and 0.14 m/s². Slight changes in observed data or assumptions could thus shift the minimum to a lower value.</w:t>
      </w:r>
      <w:r w:rsidR="0087590D">
        <w:rPr>
          <w:rFonts w:eastAsiaTheme="minorEastAsia"/>
        </w:rPr>
        <w:t xml:space="preserve"> T</w:t>
      </w:r>
      <w:r w:rsidR="00334100">
        <w:rPr>
          <w:rFonts w:eastAsiaTheme="minorEastAsia"/>
        </w:rPr>
        <w:t xml:space="preserve">he value of </w:t>
      </w:r>
      <w:r w:rsidR="0087590D">
        <w:rPr>
          <w:rFonts w:eastAsiaTheme="minorEastAsia"/>
        </w:rPr>
        <w:t>1.07</w:t>
      </w:r>
      <w:r w:rsidR="00334100">
        <w:rPr>
          <w:rFonts w:eastAsiaTheme="minorEastAsia"/>
        </w:rPr>
        <w:t xml:space="preserve"> m/s²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lastRenderedPageBreak/>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Heading2"/>
        <w:rPr>
          <w:lang w:val="en-US"/>
        </w:rPr>
      </w:pPr>
      <w:r w:rsidRPr="004850CC">
        <w:rPr>
          <w:lang w:val="en-US"/>
        </w:rPr>
        <w:t>Conclusion</w:t>
      </w:r>
    </w:p>
    <w:p w14:paraId="78C3E78A" w14:textId="4DD187E8"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operties":{"noteIndex":0},"schema":"https://github.com/citation-style-language/schema/raw/master/csl-citation.json"}</w:instrText>
      </w:r>
      <w:r>
        <w:rPr>
          <w:rFonts w:eastAsiaTheme="minorEastAsia"/>
        </w:rPr>
        <w:fldChar w:fldCharType="separate"/>
      </w:r>
      <w:r w:rsidRPr="00997DC0">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A standard deviation of </w:t>
      </w:r>
      <w:r w:rsidR="00385931">
        <w:rPr>
          <w:rFonts w:eastAsiaTheme="minorEastAsia"/>
        </w:rPr>
        <w:t>1.07</w:t>
      </w:r>
      <w:r w:rsidR="00EC3AAF" w:rsidRPr="00955A21">
        <w:rPr>
          <w:rFonts w:eastAsiaTheme="minorEastAsia"/>
        </w:rPr>
        <w:t xml:space="preserve"> m/s² explains </w:t>
      </w:r>
      <w:r w:rsidR="00385931">
        <w:rPr>
          <w:rFonts w:eastAsiaTheme="minorEastAsia"/>
        </w:rPr>
        <w:t>the behavior observed in our task best</w:t>
      </w:r>
      <w:r w:rsidR="00EC3AAF" w:rsidRPr="00955A21">
        <w:rPr>
          <w:rFonts w:eastAsiaTheme="minorEastAsia"/>
        </w:rPr>
        <w:t xml:space="preserve">. However, considering the literature we would expect an even lower standard deviation, as a Prior with a mean of 9.81 m/s² and a standard deviation of </w:t>
      </w:r>
      <w:r w:rsidR="00385931">
        <w:rPr>
          <w:rFonts w:eastAsiaTheme="minorEastAsia"/>
        </w:rPr>
        <w:t>1.07 </w:t>
      </w:r>
      <w:r w:rsidR="00EC3AAF" w:rsidRPr="00955A21">
        <w:rPr>
          <w:rFonts w:eastAsiaTheme="minorEastAsia"/>
        </w:rPr>
        <w:t xml:space="preserve">m/s² </w:t>
      </w:r>
      <w:r w:rsidR="00385931">
        <w:rPr>
          <w:rFonts w:eastAsiaTheme="minorEastAsia"/>
        </w:rPr>
        <w:t xml:space="preserve">might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2ABD0201" w:rsidR="00E32BF5" w:rsidRDefault="00E32BF5" w:rsidP="004850CC"/>
    <w:p w14:paraId="4FC3F797" w14:textId="77777777" w:rsidR="00E32BF5" w:rsidRDefault="00E32BF5" w:rsidP="004850CC"/>
    <w:p w14:paraId="24CFAD9B" w14:textId="6150795A" w:rsidR="00997DC0" w:rsidRPr="002A1A9B" w:rsidRDefault="00E32BF5" w:rsidP="00997DC0">
      <w:pPr>
        <w:widowControl w:val="0"/>
        <w:autoSpaceDE w:val="0"/>
        <w:autoSpaceDN w:val="0"/>
        <w:adjustRightInd w:val="0"/>
        <w:spacing w:line="240" w:lineRule="auto"/>
        <w:ind w:left="480" w:hanging="480"/>
        <w:rPr>
          <w:rFonts w:ascii="Calibri" w:hAnsi="Calibri" w:cs="Calibri"/>
          <w:noProof/>
          <w:szCs w:val="24"/>
          <w:lang w:val="de-DE"/>
        </w:rPr>
      </w:pPr>
      <w:r>
        <w:fldChar w:fldCharType="begin" w:fldLock="1"/>
      </w:r>
      <w:r w:rsidRPr="00E37468">
        <w:rPr>
          <w:lang w:val="de-DE"/>
        </w:rPr>
        <w:instrText xml:space="preserve">ADDIN Mendeley Bibliography CSL_BIBLIOGRAPHY </w:instrText>
      </w:r>
      <w:r>
        <w:fldChar w:fldCharType="separate"/>
      </w:r>
      <w:r w:rsidR="00997DC0" w:rsidRPr="002A1A9B">
        <w:rPr>
          <w:rFonts w:ascii="Calibri" w:hAnsi="Calibri" w:cs="Calibri"/>
          <w:noProof/>
          <w:szCs w:val="24"/>
          <w:lang w:val="de-DE"/>
        </w:rPr>
        <w:t xml:space="preserve">Aubert, H. (1887). Die Bewegungsempfindung. </w:t>
      </w:r>
      <w:r w:rsidR="00997DC0" w:rsidRPr="002A1A9B">
        <w:rPr>
          <w:rFonts w:ascii="Calibri" w:hAnsi="Calibri" w:cs="Calibri"/>
          <w:i/>
          <w:iCs/>
          <w:noProof/>
          <w:szCs w:val="24"/>
          <w:lang w:val="de-DE"/>
        </w:rPr>
        <w:t>Pflüger, Archiv Für Die Gesammte Physiologie Des Menschen Und Der Thiere</w:t>
      </w:r>
      <w:r w:rsidR="00997DC0" w:rsidRPr="002A1A9B">
        <w:rPr>
          <w:rFonts w:ascii="Calibri" w:hAnsi="Calibri" w:cs="Calibri"/>
          <w:noProof/>
          <w:szCs w:val="24"/>
          <w:lang w:val="de-DE"/>
        </w:rPr>
        <w:t xml:space="preserve">, </w:t>
      </w:r>
      <w:r w:rsidR="00997DC0" w:rsidRPr="002A1A9B">
        <w:rPr>
          <w:rFonts w:ascii="Calibri" w:hAnsi="Calibri" w:cs="Calibri"/>
          <w:i/>
          <w:iCs/>
          <w:noProof/>
          <w:szCs w:val="24"/>
          <w:lang w:val="de-DE"/>
        </w:rPr>
        <w:t>40</w:t>
      </w:r>
      <w:r w:rsidR="00997DC0" w:rsidRPr="002A1A9B">
        <w:rPr>
          <w:rFonts w:ascii="Calibri" w:hAnsi="Calibri" w:cs="Calibri"/>
          <w:noProof/>
          <w:szCs w:val="24"/>
          <w:lang w:val="de-DE"/>
        </w:rPr>
        <w:t>(1), 459–480. https://doi.org/10.1007/BF01612710</w:t>
      </w:r>
    </w:p>
    <w:p w14:paraId="4E43E8CD"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Benguigui, N., Ripoll, H., &amp; Broderick, M. P. (2003). Time-to-contact estimation of accelerated stimuli is based on first-order information. </w:t>
      </w:r>
      <w:r w:rsidRPr="00997DC0">
        <w:rPr>
          <w:rFonts w:ascii="Calibri" w:hAnsi="Calibri" w:cs="Calibri"/>
          <w:i/>
          <w:iCs/>
          <w:noProof/>
          <w:szCs w:val="24"/>
        </w:rPr>
        <w:t>Journal of Experimental Psychology. Human Perception and Performance</w:t>
      </w:r>
      <w:r w:rsidRPr="00997DC0">
        <w:rPr>
          <w:rFonts w:ascii="Calibri" w:hAnsi="Calibri" w:cs="Calibri"/>
          <w:noProof/>
          <w:szCs w:val="24"/>
        </w:rPr>
        <w:t xml:space="preserve">, </w:t>
      </w:r>
      <w:r w:rsidRPr="00997DC0">
        <w:rPr>
          <w:rFonts w:ascii="Calibri" w:hAnsi="Calibri" w:cs="Calibri"/>
          <w:i/>
          <w:iCs/>
          <w:noProof/>
          <w:szCs w:val="24"/>
        </w:rPr>
        <w:t>29</w:t>
      </w:r>
      <w:r w:rsidRPr="00997DC0">
        <w:rPr>
          <w:rFonts w:ascii="Calibri" w:hAnsi="Calibri" w:cs="Calibri"/>
          <w:noProof/>
          <w:szCs w:val="24"/>
        </w:rPr>
        <w:t>(6), 1083–1101. https://doi.org/10.1037/0096-1523.29.6.1083</w:t>
      </w:r>
    </w:p>
    <w:p w14:paraId="1E46E3FB"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es-ES"/>
        </w:rPr>
      </w:pPr>
      <w:r w:rsidRPr="002A1A9B">
        <w:rPr>
          <w:rFonts w:ascii="Calibri" w:hAnsi="Calibri" w:cs="Calibri"/>
          <w:noProof/>
          <w:szCs w:val="24"/>
          <w:lang w:val="de-DE"/>
        </w:rPr>
        <w:t xml:space="preserve">Bennett, S. J., &amp; Benguigui, N. (2013). </w:t>
      </w:r>
      <w:r w:rsidRPr="00997DC0">
        <w:rPr>
          <w:rFonts w:ascii="Calibri" w:hAnsi="Calibri" w:cs="Calibri"/>
          <w:noProof/>
          <w:szCs w:val="24"/>
        </w:rPr>
        <w:t xml:space="preserve">Is Acceleration Used for Ocular Pursuit and Spatial Estimation during Prediction Motion? </w:t>
      </w:r>
      <w:r w:rsidRPr="002A1A9B">
        <w:rPr>
          <w:rFonts w:ascii="Calibri" w:hAnsi="Calibri" w:cs="Calibri"/>
          <w:i/>
          <w:iCs/>
          <w:noProof/>
          <w:szCs w:val="24"/>
          <w:lang w:val="es-ES"/>
        </w:rPr>
        <w:t>PLoS ONE</w:t>
      </w:r>
      <w:r w:rsidRPr="002A1A9B">
        <w:rPr>
          <w:rFonts w:ascii="Calibri" w:hAnsi="Calibri" w:cs="Calibri"/>
          <w:noProof/>
          <w:szCs w:val="24"/>
          <w:lang w:val="es-ES"/>
        </w:rPr>
        <w:t xml:space="preserve">, </w:t>
      </w:r>
      <w:r w:rsidRPr="002A1A9B">
        <w:rPr>
          <w:rFonts w:ascii="Calibri" w:hAnsi="Calibri" w:cs="Calibri"/>
          <w:i/>
          <w:iCs/>
          <w:noProof/>
          <w:szCs w:val="24"/>
          <w:lang w:val="es-ES"/>
        </w:rPr>
        <w:t>8</w:t>
      </w:r>
      <w:r w:rsidRPr="002A1A9B">
        <w:rPr>
          <w:rFonts w:ascii="Calibri" w:hAnsi="Calibri" w:cs="Calibri"/>
          <w:noProof/>
          <w:szCs w:val="24"/>
          <w:lang w:val="es-ES"/>
        </w:rPr>
        <w:t>(5). https://doi.org/10.1371/journal.pone.0063382</w:t>
      </w:r>
    </w:p>
    <w:p w14:paraId="20A4D00E"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es-ES"/>
        </w:rPr>
      </w:pPr>
      <w:r w:rsidRPr="002A1A9B">
        <w:rPr>
          <w:rFonts w:ascii="Calibri" w:hAnsi="Calibri" w:cs="Calibri"/>
          <w:noProof/>
          <w:szCs w:val="24"/>
          <w:lang w:val="es-ES"/>
        </w:rPr>
        <w:t xml:space="preserve">Brenner, E., Rodriguez, I. A., Muñoz, V. E., Schootemeijer, S., Mahieu, Y., Veerkamp, K., … </w:t>
      </w:r>
      <w:r w:rsidRPr="00997DC0">
        <w:rPr>
          <w:rFonts w:ascii="Calibri" w:hAnsi="Calibri" w:cs="Calibri"/>
          <w:noProof/>
          <w:szCs w:val="24"/>
        </w:rPr>
        <w:t xml:space="preserve">Smeets, J. B. J. (2016). How can people be so good at intercepting accelerating objects if they are so poor at visually judging acceleration? </w:t>
      </w:r>
      <w:r w:rsidRPr="002A1A9B">
        <w:rPr>
          <w:rFonts w:ascii="Calibri" w:hAnsi="Calibri" w:cs="Calibri"/>
          <w:i/>
          <w:iCs/>
          <w:noProof/>
          <w:szCs w:val="24"/>
          <w:lang w:val="es-ES"/>
        </w:rPr>
        <w:t>I-Perception</w:t>
      </w:r>
      <w:r w:rsidRPr="002A1A9B">
        <w:rPr>
          <w:rFonts w:ascii="Calibri" w:hAnsi="Calibri" w:cs="Calibri"/>
          <w:noProof/>
          <w:szCs w:val="24"/>
          <w:lang w:val="es-ES"/>
        </w:rPr>
        <w:t xml:space="preserve">, </w:t>
      </w:r>
      <w:r w:rsidRPr="002A1A9B">
        <w:rPr>
          <w:rFonts w:ascii="Calibri" w:hAnsi="Calibri" w:cs="Calibri"/>
          <w:i/>
          <w:iCs/>
          <w:noProof/>
          <w:szCs w:val="24"/>
          <w:lang w:val="es-ES"/>
        </w:rPr>
        <w:t>7</w:t>
      </w:r>
      <w:r w:rsidRPr="002A1A9B">
        <w:rPr>
          <w:rFonts w:ascii="Calibri" w:hAnsi="Calibri" w:cs="Calibri"/>
          <w:noProof/>
          <w:szCs w:val="24"/>
          <w:lang w:val="es-ES"/>
        </w:rPr>
        <w:t>(1), 1–13. https://doi.org/10.1177/2041669515624317</w:t>
      </w:r>
    </w:p>
    <w:p w14:paraId="6DCE6194"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es-ES"/>
        </w:rPr>
        <w:t xml:space="preserve">Ceccarelli, F., La Scaleia, B., Russo, M., Cesqui, B., Gravano, S., Mezzetti, M., … </w:t>
      </w:r>
      <w:r w:rsidRPr="00997DC0">
        <w:rPr>
          <w:rFonts w:ascii="Calibri" w:hAnsi="Calibri" w:cs="Calibri"/>
          <w:noProof/>
          <w:szCs w:val="24"/>
        </w:rPr>
        <w:t xml:space="preserve">Zago, M. (2018). Rolling motion along an incline: Visual sensitivity to the relation between acceleration and slope. </w:t>
      </w:r>
      <w:r w:rsidRPr="00997DC0">
        <w:rPr>
          <w:rFonts w:ascii="Calibri" w:hAnsi="Calibri" w:cs="Calibri"/>
          <w:i/>
          <w:iCs/>
          <w:noProof/>
          <w:szCs w:val="24"/>
        </w:rPr>
        <w:t>Frontiers in Neuroscience</w:t>
      </w:r>
      <w:r w:rsidRPr="00997DC0">
        <w:rPr>
          <w:rFonts w:ascii="Calibri" w:hAnsi="Calibri" w:cs="Calibri"/>
          <w:noProof/>
          <w:szCs w:val="24"/>
        </w:rPr>
        <w:t xml:space="preserve">, </w:t>
      </w:r>
      <w:r w:rsidRPr="00997DC0">
        <w:rPr>
          <w:rFonts w:ascii="Calibri" w:hAnsi="Calibri" w:cs="Calibri"/>
          <w:i/>
          <w:iCs/>
          <w:noProof/>
          <w:szCs w:val="24"/>
        </w:rPr>
        <w:t>12</w:t>
      </w:r>
      <w:r w:rsidRPr="00997DC0">
        <w:rPr>
          <w:rFonts w:ascii="Calibri" w:hAnsi="Calibri" w:cs="Calibri"/>
          <w:noProof/>
          <w:szCs w:val="24"/>
        </w:rPr>
        <w:t>(JUN), 1–22. https://doi.org/10.3389/fnins.2018.00406</w:t>
      </w:r>
    </w:p>
    <w:p w14:paraId="21826952"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de-DE"/>
        </w:rPr>
      </w:pPr>
      <w:r w:rsidRPr="00997DC0">
        <w:rPr>
          <w:rFonts w:ascii="Calibri" w:hAnsi="Calibri" w:cs="Calibri"/>
          <w:noProof/>
          <w:szCs w:val="24"/>
        </w:rPr>
        <w:t xml:space="preserve">de Graaf, B., Wertheim, A. H., &amp; Bles, W. (1991). The Aubert-Fleischl paradox does appear in visually induced self-motion. </w:t>
      </w:r>
      <w:r w:rsidRPr="002A1A9B">
        <w:rPr>
          <w:rFonts w:ascii="Calibri" w:hAnsi="Calibri" w:cs="Calibri"/>
          <w:i/>
          <w:iCs/>
          <w:noProof/>
          <w:szCs w:val="24"/>
          <w:lang w:val="de-DE"/>
        </w:rPr>
        <w:t>Vision Research</w:t>
      </w:r>
      <w:r w:rsidRPr="002A1A9B">
        <w:rPr>
          <w:rFonts w:ascii="Calibri" w:hAnsi="Calibri" w:cs="Calibri"/>
          <w:noProof/>
          <w:szCs w:val="24"/>
          <w:lang w:val="de-DE"/>
        </w:rPr>
        <w:t xml:space="preserve">, </w:t>
      </w:r>
      <w:r w:rsidRPr="002A1A9B">
        <w:rPr>
          <w:rFonts w:ascii="Calibri" w:hAnsi="Calibri" w:cs="Calibri"/>
          <w:i/>
          <w:iCs/>
          <w:noProof/>
          <w:szCs w:val="24"/>
          <w:lang w:val="de-DE"/>
        </w:rPr>
        <w:t>31</w:t>
      </w:r>
      <w:r w:rsidRPr="002A1A9B">
        <w:rPr>
          <w:rFonts w:ascii="Calibri" w:hAnsi="Calibri" w:cs="Calibri"/>
          <w:noProof/>
          <w:szCs w:val="24"/>
          <w:lang w:val="de-DE"/>
        </w:rPr>
        <w:t>(5), 845–849. https://doi.org/10.1016/0042-6989(91)90151-T</w:t>
      </w:r>
    </w:p>
    <w:p w14:paraId="230F40B0"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de-DE"/>
        </w:rPr>
        <w:t xml:space="preserve">Dichgans, J., Wist, E., Diener, H. C., &amp; Brandt, T. (1975). </w:t>
      </w:r>
      <w:r w:rsidRPr="00997DC0">
        <w:rPr>
          <w:rFonts w:ascii="Calibri" w:hAnsi="Calibri" w:cs="Calibri"/>
          <w:noProof/>
          <w:szCs w:val="24"/>
        </w:rPr>
        <w:t xml:space="preserve">The Aubert-Fleischl phenomenon: A temporal frequency effect on perceived velocity in afferent motion perception. </w:t>
      </w:r>
      <w:r w:rsidRPr="00997DC0">
        <w:rPr>
          <w:rFonts w:ascii="Calibri" w:hAnsi="Calibri" w:cs="Calibri"/>
          <w:i/>
          <w:iCs/>
          <w:noProof/>
          <w:szCs w:val="24"/>
        </w:rPr>
        <w:t>Experimental Brain Research</w:t>
      </w:r>
      <w:r w:rsidRPr="00997DC0">
        <w:rPr>
          <w:rFonts w:ascii="Calibri" w:hAnsi="Calibri" w:cs="Calibri"/>
          <w:noProof/>
          <w:szCs w:val="24"/>
        </w:rPr>
        <w:t xml:space="preserve">, </w:t>
      </w:r>
      <w:r w:rsidRPr="00997DC0">
        <w:rPr>
          <w:rFonts w:ascii="Calibri" w:hAnsi="Calibri" w:cs="Calibri"/>
          <w:i/>
          <w:iCs/>
          <w:noProof/>
          <w:szCs w:val="24"/>
        </w:rPr>
        <w:t>23</w:t>
      </w:r>
      <w:r w:rsidRPr="00997DC0">
        <w:rPr>
          <w:rFonts w:ascii="Calibri" w:hAnsi="Calibri" w:cs="Calibri"/>
          <w:noProof/>
          <w:szCs w:val="24"/>
        </w:rPr>
        <w:t>(5), 529–533. https://doi.org/10.1007/BF00234920</w:t>
      </w:r>
    </w:p>
    <w:p w14:paraId="1B3167DF"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de-DE"/>
        </w:rPr>
      </w:pPr>
      <w:r w:rsidRPr="00997DC0">
        <w:rPr>
          <w:rFonts w:ascii="Calibri" w:hAnsi="Calibri" w:cs="Calibri"/>
          <w:noProof/>
          <w:szCs w:val="24"/>
        </w:rPr>
        <w:t xml:space="preserve">Flavell, J. C. (2014). </w:t>
      </w:r>
      <w:r w:rsidRPr="00997DC0">
        <w:rPr>
          <w:rFonts w:ascii="Calibri" w:hAnsi="Calibri" w:cs="Calibri"/>
          <w:i/>
          <w:iCs/>
          <w:noProof/>
          <w:szCs w:val="24"/>
        </w:rPr>
        <w:t xml:space="preserve">An investigation into the directional and amplitude aspects of an internal model of </w:t>
      </w:r>
      <w:r w:rsidRPr="00997DC0">
        <w:rPr>
          <w:rFonts w:ascii="Calibri" w:hAnsi="Calibri" w:cs="Calibri"/>
          <w:i/>
          <w:iCs/>
          <w:noProof/>
          <w:szCs w:val="24"/>
        </w:rPr>
        <w:lastRenderedPageBreak/>
        <w:t>gravity</w:t>
      </w:r>
      <w:r w:rsidRPr="00997DC0">
        <w:rPr>
          <w:rFonts w:ascii="Calibri" w:hAnsi="Calibri" w:cs="Calibri"/>
          <w:noProof/>
          <w:szCs w:val="24"/>
        </w:rPr>
        <w:t xml:space="preserve">. </w:t>
      </w:r>
      <w:r w:rsidRPr="002A1A9B">
        <w:rPr>
          <w:rFonts w:ascii="Calibri" w:hAnsi="Calibri" w:cs="Calibri"/>
          <w:noProof/>
          <w:szCs w:val="24"/>
          <w:lang w:val="de-DE"/>
        </w:rPr>
        <w:t>Manchester Metropolitan University.</w:t>
      </w:r>
    </w:p>
    <w:p w14:paraId="516A97DF" w14:textId="77777777" w:rsidR="00997DC0" w:rsidRPr="002A1A9B" w:rsidRDefault="00997DC0" w:rsidP="00997DC0">
      <w:pPr>
        <w:widowControl w:val="0"/>
        <w:autoSpaceDE w:val="0"/>
        <w:autoSpaceDN w:val="0"/>
        <w:adjustRightInd w:val="0"/>
        <w:spacing w:line="240" w:lineRule="auto"/>
        <w:ind w:left="480" w:hanging="480"/>
        <w:rPr>
          <w:rFonts w:ascii="Calibri" w:hAnsi="Calibri" w:cs="Calibri"/>
          <w:noProof/>
          <w:szCs w:val="24"/>
          <w:lang w:val="de-DE"/>
        </w:rPr>
      </w:pPr>
      <w:r w:rsidRPr="002A1A9B">
        <w:rPr>
          <w:rFonts w:ascii="Calibri" w:hAnsi="Calibri" w:cs="Calibri"/>
          <w:noProof/>
          <w:szCs w:val="24"/>
          <w:lang w:val="de-DE"/>
        </w:rPr>
        <w:t xml:space="preserve">Fleischl, V. (1882). Physiologisch-optische Notizen. </w:t>
      </w:r>
      <w:r w:rsidRPr="002A1A9B">
        <w:rPr>
          <w:rFonts w:ascii="Calibri" w:hAnsi="Calibri" w:cs="Calibri"/>
          <w:i/>
          <w:iCs/>
          <w:noProof/>
          <w:szCs w:val="24"/>
          <w:lang w:val="de-DE"/>
        </w:rPr>
        <w:t>Sitzungsberichte Der Akademia Der Wissenschaften Wien</w:t>
      </w:r>
      <w:r w:rsidRPr="002A1A9B">
        <w:rPr>
          <w:rFonts w:ascii="Calibri" w:hAnsi="Calibri" w:cs="Calibri"/>
          <w:noProof/>
          <w:szCs w:val="24"/>
          <w:lang w:val="de-DE"/>
        </w:rPr>
        <w:t>, (3), 7–25.</w:t>
      </w:r>
    </w:p>
    <w:p w14:paraId="01513941"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es-ES"/>
        </w:rPr>
        <w:t xml:space="preserve">Indovina, I., Maffei, V., Bosco, G., Zago, M., Macaluso, E., &amp; Lacquaniti, F. (2005). </w:t>
      </w:r>
      <w:r w:rsidRPr="00997DC0">
        <w:rPr>
          <w:rFonts w:ascii="Calibri" w:hAnsi="Calibri" w:cs="Calibri"/>
          <w:noProof/>
          <w:szCs w:val="24"/>
        </w:rPr>
        <w:t xml:space="preserve">Representation of visual gravitational motion in the human vestibular cortex. </w:t>
      </w:r>
      <w:r w:rsidRPr="00997DC0">
        <w:rPr>
          <w:rFonts w:ascii="Calibri" w:hAnsi="Calibri" w:cs="Calibri"/>
          <w:i/>
          <w:iCs/>
          <w:noProof/>
          <w:szCs w:val="24"/>
        </w:rPr>
        <w:t>Science (New York, N.Y.)</w:t>
      </w:r>
      <w:r w:rsidRPr="00997DC0">
        <w:rPr>
          <w:rFonts w:ascii="Calibri" w:hAnsi="Calibri" w:cs="Calibri"/>
          <w:noProof/>
          <w:szCs w:val="24"/>
        </w:rPr>
        <w:t xml:space="preserve">, </w:t>
      </w:r>
      <w:r w:rsidRPr="00997DC0">
        <w:rPr>
          <w:rFonts w:ascii="Calibri" w:hAnsi="Calibri" w:cs="Calibri"/>
          <w:i/>
          <w:iCs/>
          <w:noProof/>
          <w:szCs w:val="24"/>
        </w:rPr>
        <w:t>308</w:t>
      </w:r>
      <w:r w:rsidRPr="00997DC0">
        <w:rPr>
          <w:rFonts w:ascii="Calibri" w:hAnsi="Calibri" w:cs="Calibri"/>
          <w:noProof/>
          <w:szCs w:val="24"/>
        </w:rPr>
        <w:t>(April), 416–419. https://doi.org/10.1126/science.1107961</w:t>
      </w:r>
    </w:p>
    <w:p w14:paraId="240E3407"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de-DE"/>
        </w:rPr>
        <w:t xml:space="preserve">Jörges, B., Hagenfeld, L., &amp; López-Moliner, J. (2018). </w:t>
      </w:r>
      <w:r w:rsidRPr="00997DC0">
        <w:rPr>
          <w:rFonts w:ascii="Calibri" w:hAnsi="Calibri" w:cs="Calibri"/>
          <w:noProof/>
          <w:szCs w:val="24"/>
        </w:rPr>
        <w:t xml:space="preserve">The use of visual cues in gravity judgements on parabolic motion. </w:t>
      </w:r>
      <w:r w:rsidRPr="00997DC0">
        <w:rPr>
          <w:rFonts w:ascii="Calibri" w:hAnsi="Calibri" w:cs="Calibri"/>
          <w:i/>
          <w:iCs/>
          <w:noProof/>
          <w:szCs w:val="24"/>
        </w:rPr>
        <w:t>Vision Research</w:t>
      </w:r>
      <w:r w:rsidRPr="00997DC0">
        <w:rPr>
          <w:rFonts w:ascii="Calibri" w:hAnsi="Calibri" w:cs="Calibri"/>
          <w:noProof/>
          <w:szCs w:val="24"/>
        </w:rPr>
        <w:t xml:space="preserve">, </w:t>
      </w:r>
      <w:r w:rsidRPr="00997DC0">
        <w:rPr>
          <w:rFonts w:ascii="Calibri" w:hAnsi="Calibri" w:cs="Calibri"/>
          <w:i/>
          <w:iCs/>
          <w:noProof/>
          <w:szCs w:val="24"/>
        </w:rPr>
        <w:t>149</w:t>
      </w:r>
      <w:r w:rsidRPr="00997DC0">
        <w:rPr>
          <w:rFonts w:ascii="Calibri" w:hAnsi="Calibri" w:cs="Calibri"/>
          <w:noProof/>
          <w:szCs w:val="24"/>
        </w:rPr>
        <w:t>, 47–58. https://doi.org/10.1016/J.VISRES.2018.06.002</w:t>
      </w:r>
    </w:p>
    <w:p w14:paraId="4FEEB9F9"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Jörges, B., &amp; López-Moliner, J. (2017). Gravity as a Strong Prior: Implications for Perception and Action. </w:t>
      </w:r>
      <w:r w:rsidRPr="00997DC0">
        <w:rPr>
          <w:rFonts w:ascii="Calibri" w:hAnsi="Calibri" w:cs="Calibri"/>
          <w:i/>
          <w:iCs/>
          <w:noProof/>
          <w:szCs w:val="24"/>
        </w:rPr>
        <w:t>Frontiers in Human Neuroscience</w:t>
      </w:r>
      <w:r w:rsidRPr="00997DC0">
        <w:rPr>
          <w:rFonts w:ascii="Calibri" w:hAnsi="Calibri" w:cs="Calibri"/>
          <w:noProof/>
          <w:szCs w:val="24"/>
        </w:rPr>
        <w:t xml:space="preserve">, </w:t>
      </w:r>
      <w:r w:rsidRPr="00997DC0">
        <w:rPr>
          <w:rFonts w:ascii="Calibri" w:hAnsi="Calibri" w:cs="Calibri"/>
          <w:i/>
          <w:iCs/>
          <w:noProof/>
          <w:szCs w:val="24"/>
        </w:rPr>
        <w:t>11</w:t>
      </w:r>
      <w:r w:rsidRPr="00997DC0">
        <w:rPr>
          <w:rFonts w:ascii="Calibri" w:hAnsi="Calibri" w:cs="Calibri"/>
          <w:noProof/>
          <w:szCs w:val="24"/>
        </w:rPr>
        <w:t>(203). https://doi.org/10.3389/fnhum.2017.00203</w:t>
      </w:r>
    </w:p>
    <w:p w14:paraId="14616B1A"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Jörges, B., &amp; López-Moliner, J. (2019). Earth-Gravity Congruent Motion Facilitates Ocular Control for Pursuit of Parabolic Trajectories. </w:t>
      </w:r>
      <w:r w:rsidRPr="00997DC0">
        <w:rPr>
          <w:rFonts w:ascii="Calibri" w:hAnsi="Calibri" w:cs="Calibri"/>
          <w:i/>
          <w:iCs/>
          <w:noProof/>
          <w:szCs w:val="24"/>
        </w:rPr>
        <w:t>Scientific Reports</w:t>
      </w:r>
      <w:r w:rsidRPr="00997DC0">
        <w:rPr>
          <w:rFonts w:ascii="Calibri" w:hAnsi="Calibri" w:cs="Calibri"/>
          <w:noProof/>
          <w:szCs w:val="24"/>
        </w:rPr>
        <w:t xml:space="preserve">, </w:t>
      </w:r>
      <w:r w:rsidRPr="00997DC0">
        <w:rPr>
          <w:rFonts w:ascii="Calibri" w:hAnsi="Calibri" w:cs="Calibri"/>
          <w:i/>
          <w:iCs/>
          <w:noProof/>
          <w:szCs w:val="24"/>
        </w:rPr>
        <w:t>9</w:t>
      </w:r>
      <w:r w:rsidRPr="00997DC0">
        <w:rPr>
          <w:rFonts w:ascii="Calibri" w:hAnsi="Calibri" w:cs="Calibri"/>
          <w:noProof/>
          <w:szCs w:val="24"/>
        </w:rPr>
        <w:t>(1), 1–13. https://doi.org/10.1038/s41598-019-50512-6</w:t>
      </w:r>
    </w:p>
    <w:p w14:paraId="785673F2"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Kozhevnikov, M., &amp; Hegarty, M. (2001). Impetus beliefs as default heuristics: dissociation between explicit and implicit knowledge about motion. </w:t>
      </w:r>
      <w:r w:rsidRPr="00997DC0">
        <w:rPr>
          <w:rFonts w:ascii="Calibri" w:hAnsi="Calibri" w:cs="Calibri"/>
          <w:i/>
          <w:iCs/>
          <w:noProof/>
          <w:szCs w:val="24"/>
        </w:rPr>
        <w:t>Psychonomic Bulletin &amp; Review</w:t>
      </w:r>
      <w:r w:rsidRPr="00997DC0">
        <w:rPr>
          <w:rFonts w:ascii="Calibri" w:hAnsi="Calibri" w:cs="Calibri"/>
          <w:noProof/>
          <w:szCs w:val="24"/>
        </w:rPr>
        <w:t xml:space="preserve">, </w:t>
      </w:r>
      <w:r w:rsidRPr="00997DC0">
        <w:rPr>
          <w:rFonts w:ascii="Calibri" w:hAnsi="Calibri" w:cs="Calibri"/>
          <w:i/>
          <w:iCs/>
          <w:noProof/>
          <w:szCs w:val="24"/>
        </w:rPr>
        <w:t>8</w:t>
      </w:r>
      <w:r w:rsidRPr="00997DC0">
        <w:rPr>
          <w:rFonts w:ascii="Calibri" w:hAnsi="Calibri" w:cs="Calibri"/>
          <w:noProof/>
          <w:szCs w:val="24"/>
        </w:rPr>
        <w:t>(3), 439–453. https://doi.org/10.3758/BF03196179</w:t>
      </w:r>
    </w:p>
    <w:p w14:paraId="27AB1143"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La Scaleia, B., Zago, M., Moscatelli, A., Lacquaniti, F., &amp; Viviani, P. (2014). Implied dynamics biases the visual perception of velocity. </w:t>
      </w:r>
      <w:r w:rsidRPr="00997DC0">
        <w:rPr>
          <w:rFonts w:ascii="Calibri" w:hAnsi="Calibri" w:cs="Calibri"/>
          <w:i/>
          <w:iCs/>
          <w:noProof/>
          <w:szCs w:val="24"/>
        </w:rPr>
        <w:t>PLoS ONE</w:t>
      </w:r>
      <w:r w:rsidRPr="00997DC0">
        <w:rPr>
          <w:rFonts w:ascii="Calibri" w:hAnsi="Calibri" w:cs="Calibri"/>
          <w:noProof/>
          <w:szCs w:val="24"/>
        </w:rPr>
        <w:t xml:space="preserve">, </w:t>
      </w:r>
      <w:r w:rsidRPr="00997DC0">
        <w:rPr>
          <w:rFonts w:ascii="Calibri" w:hAnsi="Calibri" w:cs="Calibri"/>
          <w:i/>
          <w:iCs/>
          <w:noProof/>
          <w:szCs w:val="24"/>
        </w:rPr>
        <w:t>9</w:t>
      </w:r>
      <w:r w:rsidRPr="00997DC0">
        <w:rPr>
          <w:rFonts w:ascii="Calibri" w:hAnsi="Calibri" w:cs="Calibri"/>
          <w:noProof/>
          <w:szCs w:val="24"/>
        </w:rPr>
        <w:t>(3). https://doi.org/10.1371/journal.pone.0093020</w:t>
      </w:r>
    </w:p>
    <w:p w14:paraId="68C2050A"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Lacquaniti, F., Bosco, G., Indovina, I., La Scaleia, B., Maffei, V., Moscatelli, A., &amp; Zago, M. (2013). Visual gravitational motion and the vestibular system in humans. </w:t>
      </w:r>
      <w:r w:rsidRPr="00997DC0">
        <w:rPr>
          <w:rFonts w:ascii="Calibri" w:hAnsi="Calibri" w:cs="Calibri"/>
          <w:i/>
          <w:iCs/>
          <w:noProof/>
          <w:szCs w:val="24"/>
        </w:rPr>
        <w:t>Frontiers in Integrative Neuroscience</w:t>
      </w:r>
      <w:r w:rsidRPr="00997DC0">
        <w:rPr>
          <w:rFonts w:ascii="Calibri" w:hAnsi="Calibri" w:cs="Calibri"/>
          <w:noProof/>
          <w:szCs w:val="24"/>
        </w:rPr>
        <w:t xml:space="preserve">, </w:t>
      </w:r>
      <w:r w:rsidRPr="00997DC0">
        <w:rPr>
          <w:rFonts w:ascii="Calibri" w:hAnsi="Calibri" w:cs="Calibri"/>
          <w:i/>
          <w:iCs/>
          <w:noProof/>
          <w:szCs w:val="24"/>
        </w:rPr>
        <w:t>7</w:t>
      </w:r>
      <w:r w:rsidRPr="00997DC0">
        <w:rPr>
          <w:rFonts w:ascii="Calibri" w:hAnsi="Calibri" w:cs="Calibri"/>
          <w:noProof/>
          <w:szCs w:val="24"/>
        </w:rPr>
        <w:t>(December), 101. https://doi.org/10.3389/fnint.2013.00101</w:t>
      </w:r>
    </w:p>
    <w:p w14:paraId="76483855"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997DC0">
        <w:rPr>
          <w:rFonts w:ascii="Calibri" w:hAnsi="Calibri" w:cs="Calibri"/>
          <w:i/>
          <w:iCs/>
          <w:noProof/>
          <w:szCs w:val="24"/>
        </w:rPr>
        <w:t>NeuroImage</w:t>
      </w:r>
      <w:r w:rsidRPr="00997DC0">
        <w:rPr>
          <w:rFonts w:ascii="Calibri" w:hAnsi="Calibri" w:cs="Calibri"/>
          <w:noProof/>
          <w:szCs w:val="24"/>
        </w:rPr>
        <w:t xml:space="preserve">, </w:t>
      </w:r>
      <w:r w:rsidRPr="00997DC0">
        <w:rPr>
          <w:rFonts w:ascii="Calibri" w:hAnsi="Calibri" w:cs="Calibri"/>
          <w:i/>
          <w:iCs/>
          <w:noProof/>
          <w:szCs w:val="24"/>
        </w:rPr>
        <w:t>104</w:t>
      </w:r>
      <w:r w:rsidRPr="00997DC0">
        <w:rPr>
          <w:rFonts w:ascii="Calibri" w:hAnsi="Calibri" w:cs="Calibri"/>
          <w:noProof/>
          <w:szCs w:val="24"/>
        </w:rPr>
        <w:t>(October 2014), 221–230. https://doi.org/10.1016/j.neuroimage.2014.10.006</w:t>
      </w:r>
    </w:p>
    <w:p w14:paraId="4BA5FDB4"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cIntyre, J., Zago, M., &amp; Berthoz, A. (2001). Does the Brain Model Newton’s Laws. </w:t>
      </w:r>
      <w:r w:rsidRPr="00997DC0">
        <w:rPr>
          <w:rFonts w:ascii="Calibri" w:hAnsi="Calibri" w:cs="Calibri"/>
          <w:i/>
          <w:iCs/>
          <w:noProof/>
          <w:szCs w:val="24"/>
        </w:rPr>
        <w:t>Nature Neuroscience</w:t>
      </w:r>
      <w:r w:rsidRPr="00997DC0">
        <w:rPr>
          <w:rFonts w:ascii="Calibri" w:hAnsi="Calibri" w:cs="Calibri"/>
          <w:noProof/>
          <w:szCs w:val="24"/>
        </w:rPr>
        <w:t xml:space="preserve">, </w:t>
      </w:r>
      <w:r w:rsidRPr="00997DC0">
        <w:rPr>
          <w:rFonts w:ascii="Calibri" w:hAnsi="Calibri" w:cs="Calibri"/>
          <w:i/>
          <w:iCs/>
          <w:noProof/>
          <w:szCs w:val="24"/>
        </w:rPr>
        <w:t>12</w:t>
      </w:r>
      <w:r w:rsidRPr="00997DC0">
        <w:rPr>
          <w:rFonts w:ascii="Calibri" w:hAnsi="Calibri" w:cs="Calibri"/>
          <w:noProof/>
          <w:szCs w:val="24"/>
        </w:rPr>
        <w:t>(17), 109–110. https://doi.org/10.1097/00001756-200112040-00004</w:t>
      </w:r>
    </w:p>
    <w:p w14:paraId="3A02C0BA"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onache, S. D., Lacquaniti, F., &amp; Bosco, G. (2019). Ocular tracking of occluded ballistic trajectories: Effects of visual context and of target law of motion. </w:t>
      </w:r>
      <w:r w:rsidRPr="00997DC0">
        <w:rPr>
          <w:rFonts w:ascii="Calibri" w:hAnsi="Calibri" w:cs="Calibri"/>
          <w:i/>
          <w:iCs/>
          <w:noProof/>
          <w:szCs w:val="24"/>
        </w:rPr>
        <w:t>Journal of Vision</w:t>
      </w:r>
      <w:r w:rsidRPr="00997DC0">
        <w:rPr>
          <w:rFonts w:ascii="Calibri" w:hAnsi="Calibri" w:cs="Calibri"/>
          <w:noProof/>
          <w:szCs w:val="24"/>
        </w:rPr>
        <w:t xml:space="preserve">, </w:t>
      </w:r>
      <w:r w:rsidRPr="00997DC0">
        <w:rPr>
          <w:rFonts w:ascii="Calibri" w:hAnsi="Calibri" w:cs="Calibri"/>
          <w:i/>
          <w:iCs/>
          <w:noProof/>
          <w:szCs w:val="24"/>
        </w:rPr>
        <w:t>19</w:t>
      </w:r>
      <w:r w:rsidRPr="00997DC0">
        <w:rPr>
          <w:rFonts w:ascii="Calibri" w:hAnsi="Calibri" w:cs="Calibri"/>
          <w:noProof/>
          <w:szCs w:val="24"/>
        </w:rPr>
        <w:t>(4), 1–21. https://doi.org/10.1167/19.4.13</w:t>
      </w:r>
    </w:p>
    <w:p w14:paraId="16A86D59"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Moscatelli, A., &amp; Lacquaniti, F. (2011). The weight of time: Gravitational force enhances discrimination of visual motion duration. </w:t>
      </w:r>
      <w:r w:rsidRPr="00997DC0">
        <w:rPr>
          <w:rFonts w:ascii="Calibri" w:hAnsi="Calibri" w:cs="Calibri"/>
          <w:i/>
          <w:iCs/>
          <w:noProof/>
          <w:szCs w:val="24"/>
        </w:rPr>
        <w:t>Journal of Vision</w:t>
      </w:r>
      <w:r w:rsidRPr="00997DC0">
        <w:rPr>
          <w:rFonts w:ascii="Calibri" w:hAnsi="Calibri" w:cs="Calibri"/>
          <w:noProof/>
          <w:szCs w:val="24"/>
        </w:rPr>
        <w:t xml:space="preserve">, </w:t>
      </w:r>
      <w:r w:rsidRPr="00997DC0">
        <w:rPr>
          <w:rFonts w:ascii="Calibri" w:hAnsi="Calibri" w:cs="Calibri"/>
          <w:i/>
          <w:iCs/>
          <w:noProof/>
          <w:szCs w:val="24"/>
        </w:rPr>
        <w:t>11</w:t>
      </w:r>
      <w:r w:rsidRPr="00997DC0">
        <w:rPr>
          <w:rFonts w:ascii="Calibri" w:hAnsi="Calibri" w:cs="Calibri"/>
          <w:noProof/>
          <w:szCs w:val="24"/>
        </w:rPr>
        <w:t>(4), 1–17. https://doi.org/10.1167/11.4.1</w:t>
      </w:r>
    </w:p>
    <w:p w14:paraId="5677B7A3"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Norman, J. F., Todd, J. T., Perotti, V. J., &amp; Tittle, J. S. (1996). The Visual Perception of Three-Dimensional Length. </w:t>
      </w:r>
      <w:r w:rsidRPr="00997DC0">
        <w:rPr>
          <w:rFonts w:ascii="Calibri" w:hAnsi="Calibri" w:cs="Calibri"/>
          <w:i/>
          <w:iCs/>
          <w:noProof/>
          <w:szCs w:val="24"/>
        </w:rPr>
        <w:t>Journal of Experimental Psychology: Human Perception and Performance</w:t>
      </w:r>
      <w:r w:rsidRPr="00997DC0">
        <w:rPr>
          <w:rFonts w:ascii="Calibri" w:hAnsi="Calibri" w:cs="Calibri"/>
          <w:noProof/>
          <w:szCs w:val="24"/>
        </w:rPr>
        <w:t xml:space="preserve">, </w:t>
      </w:r>
      <w:r w:rsidRPr="00997DC0">
        <w:rPr>
          <w:rFonts w:ascii="Calibri" w:hAnsi="Calibri" w:cs="Calibri"/>
          <w:i/>
          <w:iCs/>
          <w:noProof/>
          <w:szCs w:val="24"/>
        </w:rPr>
        <w:t>22</w:t>
      </w:r>
      <w:r w:rsidRPr="00997DC0">
        <w:rPr>
          <w:rFonts w:ascii="Calibri" w:hAnsi="Calibri" w:cs="Calibri"/>
          <w:noProof/>
          <w:szCs w:val="24"/>
        </w:rPr>
        <w:t>(1), 173–186. https://doi.org/10.1037/0096-1523.22.1.173</w:t>
      </w:r>
    </w:p>
    <w:p w14:paraId="49CCCCEB"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2A1A9B">
        <w:rPr>
          <w:rFonts w:ascii="Calibri" w:hAnsi="Calibri" w:cs="Calibri"/>
          <w:noProof/>
          <w:szCs w:val="24"/>
          <w:lang w:val="de-DE"/>
        </w:rPr>
        <w:t xml:space="preserve">Peirce, J. W. (2007). PsychoPy—Psychophysics software in Python. </w:t>
      </w:r>
      <w:r w:rsidRPr="00997DC0">
        <w:rPr>
          <w:rFonts w:ascii="Calibri" w:hAnsi="Calibri" w:cs="Calibri"/>
          <w:i/>
          <w:iCs/>
          <w:noProof/>
          <w:szCs w:val="24"/>
        </w:rPr>
        <w:t>Journal of Neuroscience Methods</w:t>
      </w:r>
      <w:r w:rsidRPr="00997DC0">
        <w:rPr>
          <w:rFonts w:ascii="Calibri" w:hAnsi="Calibri" w:cs="Calibri"/>
          <w:noProof/>
          <w:szCs w:val="24"/>
        </w:rPr>
        <w:t xml:space="preserve">, </w:t>
      </w:r>
      <w:r w:rsidRPr="00997DC0">
        <w:rPr>
          <w:rFonts w:ascii="Calibri" w:hAnsi="Calibri" w:cs="Calibri"/>
          <w:i/>
          <w:iCs/>
          <w:noProof/>
          <w:szCs w:val="24"/>
        </w:rPr>
        <w:t>162</w:t>
      </w:r>
      <w:r w:rsidRPr="00997DC0">
        <w:rPr>
          <w:rFonts w:ascii="Calibri" w:hAnsi="Calibri" w:cs="Calibri"/>
          <w:noProof/>
          <w:szCs w:val="24"/>
        </w:rPr>
        <w:t>(1–2), 8–13. https://doi.org/10.1016/J.JNEUMETH.2006.11.017</w:t>
      </w:r>
    </w:p>
    <w:p w14:paraId="50DE3201"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R Core Team. (2017). </w:t>
      </w:r>
      <w:r w:rsidRPr="00997DC0">
        <w:rPr>
          <w:rFonts w:ascii="Calibri" w:hAnsi="Calibri" w:cs="Calibri"/>
          <w:i/>
          <w:iCs/>
          <w:noProof/>
          <w:szCs w:val="24"/>
        </w:rPr>
        <w:t>A Language and Environment for Statistical Computing. R Foundation for Statistical Computing,</w:t>
      </w:r>
      <w:r w:rsidRPr="00997DC0">
        <w:rPr>
          <w:rFonts w:ascii="Calibri" w:hAnsi="Calibri" w:cs="Calibri"/>
          <w:noProof/>
          <w:szCs w:val="24"/>
        </w:rPr>
        <w:t>. Retrieved from http://www.r-project.org/.</w:t>
      </w:r>
    </w:p>
    <w:p w14:paraId="77313A02"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lastRenderedPageBreak/>
        <w:t xml:space="preserve">Senot, P., Zago, M., Le Seac’h,  a., Zaoui, M., Berthoz,  a., Lacquaniti, F., &amp; McIntyre, J. (2012). When Up Is Down in 0g: How Gravity Sensing Affects the Timing of Interceptive Actions. </w:t>
      </w:r>
      <w:r w:rsidRPr="00997DC0">
        <w:rPr>
          <w:rFonts w:ascii="Calibri" w:hAnsi="Calibri" w:cs="Calibri"/>
          <w:i/>
          <w:iCs/>
          <w:noProof/>
          <w:szCs w:val="24"/>
        </w:rPr>
        <w:t>Journal of Neuroscience</w:t>
      </w:r>
      <w:r w:rsidRPr="00997DC0">
        <w:rPr>
          <w:rFonts w:ascii="Calibri" w:hAnsi="Calibri" w:cs="Calibri"/>
          <w:noProof/>
          <w:szCs w:val="24"/>
        </w:rPr>
        <w:t xml:space="preserve">, </w:t>
      </w:r>
      <w:r w:rsidRPr="00997DC0">
        <w:rPr>
          <w:rFonts w:ascii="Calibri" w:hAnsi="Calibri" w:cs="Calibri"/>
          <w:i/>
          <w:iCs/>
          <w:noProof/>
          <w:szCs w:val="24"/>
        </w:rPr>
        <w:t>32</w:t>
      </w:r>
      <w:r w:rsidRPr="00997DC0">
        <w:rPr>
          <w:rFonts w:ascii="Calibri" w:hAnsi="Calibri" w:cs="Calibri"/>
          <w:noProof/>
          <w:szCs w:val="24"/>
        </w:rPr>
        <w:t>(6), 1969–1973. https://doi.org/10.1523/JNEUROSCI.3886-11.2012</w:t>
      </w:r>
    </w:p>
    <w:p w14:paraId="368B6347"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Spering, M., &amp; Montagnini, A. (2011). Do we track what we see? Common versus independent processing for motion perception and smooth pursuit eye movements: A review. </w:t>
      </w:r>
      <w:r w:rsidRPr="00997DC0">
        <w:rPr>
          <w:rFonts w:ascii="Calibri" w:hAnsi="Calibri" w:cs="Calibri"/>
          <w:i/>
          <w:iCs/>
          <w:noProof/>
          <w:szCs w:val="24"/>
        </w:rPr>
        <w:t>Vision Research</w:t>
      </w:r>
      <w:r w:rsidRPr="00997DC0">
        <w:rPr>
          <w:rFonts w:ascii="Calibri" w:hAnsi="Calibri" w:cs="Calibri"/>
          <w:noProof/>
          <w:szCs w:val="24"/>
        </w:rPr>
        <w:t xml:space="preserve">, </w:t>
      </w:r>
      <w:r w:rsidRPr="00997DC0">
        <w:rPr>
          <w:rFonts w:ascii="Calibri" w:hAnsi="Calibri" w:cs="Calibri"/>
          <w:i/>
          <w:iCs/>
          <w:noProof/>
          <w:szCs w:val="24"/>
        </w:rPr>
        <w:t>51</w:t>
      </w:r>
      <w:r w:rsidRPr="00997DC0">
        <w:rPr>
          <w:rFonts w:ascii="Calibri" w:hAnsi="Calibri" w:cs="Calibri"/>
          <w:noProof/>
          <w:szCs w:val="24"/>
        </w:rPr>
        <w:t>(8), 836–852. https://doi.org/10.1016/j.visres.2010.10.017</w:t>
      </w:r>
    </w:p>
    <w:p w14:paraId="1C6C5AB6"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Werkhoven, P., Snippe, H. P., &amp; Alexander, T. (1992). Visual processing of optic acceleration. </w:t>
      </w:r>
      <w:r w:rsidRPr="00997DC0">
        <w:rPr>
          <w:rFonts w:ascii="Calibri" w:hAnsi="Calibri" w:cs="Calibri"/>
          <w:i/>
          <w:iCs/>
          <w:noProof/>
          <w:szCs w:val="24"/>
        </w:rPr>
        <w:t>Vision Research</w:t>
      </w:r>
      <w:r w:rsidRPr="00997DC0">
        <w:rPr>
          <w:rFonts w:ascii="Calibri" w:hAnsi="Calibri" w:cs="Calibri"/>
          <w:noProof/>
          <w:szCs w:val="24"/>
        </w:rPr>
        <w:t xml:space="preserve">, </w:t>
      </w:r>
      <w:r w:rsidRPr="00997DC0">
        <w:rPr>
          <w:rFonts w:ascii="Calibri" w:hAnsi="Calibri" w:cs="Calibri"/>
          <w:i/>
          <w:iCs/>
          <w:noProof/>
          <w:szCs w:val="24"/>
        </w:rPr>
        <w:t>32</w:t>
      </w:r>
      <w:r w:rsidRPr="00997DC0">
        <w:rPr>
          <w:rFonts w:ascii="Calibri" w:hAnsi="Calibri" w:cs="Calibri"/>
          <w:noProof/>
          <w:szCs w:val="24"/>
        </w:rPr>
        <w:t>(12), 2313–2329. https://doi.org/10.1016/0042-6989(92)90095-Z</w:t>
      </w:r>
    </w:p>
    <w:p w14:paraId="03E0A946"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Wertheim, A. H., &amp; Van Gelder, P. (1990). An acceleration illusion caused by underestimation of stimulus velocity during pursuit eye movements: Aubert-Fleischl revisited. </w:t>
      </w:r>
      <w:r w:rsidRPr="00997DC0">
        <w:rPr>
          <w:rFonts w:ascii="Calibri" w:hAnsi="Calibri" w:cs="Calibri"/>
          <w:i/>
          <w:iCs/>
          <w:noProof/>
          <w:szCs w:val="24"/>
        </w:rPr>
        <w:t>Perception</w:t>
      </w:r>
      <w:r w:rsidRPr="00997DC0">
        <w:rPr>
          <w:rFonts w:ascii="Calibri" w:hAnsi="Calibri" w:cs="Calibri"/>
          <w:noProof/>
          <w:szCs w:val="24"/>
        </w:rPr>
        <w:t xml:space="preserve">, </w:t>
      </w:r>
      <w:r w:rsidRPr="00997DC0">
        <w:rPr>
          <w:rFonts w:ascii="Calibri" w:hAnsi="Calibri" w:cs="Calibri"/>
          <w:i/>
          <w:iCs/>
          <w:noProof/>
          <w:szCs w:val="24"/>
        </w:rPr>
        <w:t>19</w:t>
      </w:r>
      <w:r w:rsidRPr="00997DC0">
        <w:rPr>
          <w:rFonts w:ascii="Calibri" w:hAnsi="Calibri" w:cs="Calibri"/>
          <w:noProof/>
          <w:szCs w:val="24"/>
        </w:rPr>
        <w:t>(4), 471–482. https://doi.org/10.1068/p190471</w:t>
      </w:r>
    </w:p>
    <w:p w14:paraId="5CCA9BE6" w14:textId="77777777" w:rsidR="00997DC0" w:rsidRPr="00997DC0" w:rsidRDefault="00997DC0" w:rsidP="00997DC0">
      <w:pPr>
        <w:widowControl w:val="0"/>
        <w:autoSpaceDE w:val="0"/>
        <w:autoSpaceDN w:val="0"/>
        <w:adjustRightInd w:val="0"/>
        <w:spacing w:line="240" w:lineRule="auto"/>
        <w:ind w:left="480" w:hanging="480"/>
        <w:rPr>
          <w:rFonts w:ascii="Calibri" w:hAnsi="Calibri" w:cs="Calibri"/>
          <w:noProof/>
          <w:szCs w:val="24"/>
        </w:rPr>
      </w:pPr>
      <w:r w:rsidRPr="00997DC0">
        <w:rPr>
          <w:rFonts w:ascii="Calibri" w:hAnsi="Calibri" w:cs="Calibri"/>
          <w:noProof/>
          <w:szCs w:val="24"/>
        </w:rPr>
        <w:t xml:space="preserve">Zago, M., La Scaleia, B., Miller, W. L., &amp; Lacquaniti, F. (2011). Coherence of structural visual cues and pictorial gravity paves the way for interceptive actions. </w:t>
      </w:r>
      <w:r w:rsidRPr="00997DC0">
        <w:rPr>
          <w:rFonts w:ascii="Calibri" w:hAnsi="Calibri" w:cs="Calibri"/>
          <w:i/>
          <w:iCs/>
          <w:noProof/>
          <w:szCs w:val="24"/>
        </w:rPr>
        <w:t>Journal of Vision</w:t>
      </w:r>
      <w:r w:rsidRPr="00997DC0">
        <w:rPr>
          <w:rFonts w:ascii="Calibri" w:hAnsi="Calibri" w:cs="Calibri"/>
          <w:noProof/>
          <w:szCs w:val="24"/>
        </w:rPr>
        <w:t xml:space="preserve">, </w:t>
      </w:r>
      <w:r w:rsidRPr="00997DC0">
        <w:rPr>
          <w:rFonts w:ascii="Calibri" w:hAnsi="Calibri" w:cs="Calibri"/>
          <w:i/>
          <w:iCs/>
          <w:noProof/>
          <w:szCs w:val="24"/>
        </w:rPr>
        <w:t>11</w:t>
      </w:r>
      <w:r w:rsidRPr="00997DC0">
        <w:rPr>
          <w:rFonts w:ascii="Calibri" w:hAnsi="Calibri" w:cs="Calibri"/>
          <w:noProof/>
          <w:szCs w:val="24"/>
        </w:rPr>
        <w:t>(10), 1–10. https://doi.org/10.1167/11.10.13.Introduction</w:t>
      </w:r>
    </w:p>
    <w:p w14:paraId="63CBAC9B" w14:textId="77777777" w:rsidR="00997DC0" w:rsidRPr="00D01B6F" w:rsidRDefault="00997DC0" w:rsidP="00997DC0">
      <w:pPr>
        <w:widowControl w:val="0"/>
        <w:autoSpaceDE w:val="0"/>
        <w:autoSpaceDN w:val="0"/>
        <w:adjustRightInd w:val="0"/>
        <w:spacing w:line="240" w:lineRule="auto"/>
        <w:ind w:left="480" w:hanging="480"/>
        <w:rPr>
          <w:rFonts w:ascii="Calibri" w:hAnsi="Calibri" w:cs="Calibri"/>
          <w:noProof/>
          <w:lang w:val="es-ES"/>
        </w:rPr>
      </w:pPr>
      <w:r w:rsidRPr="00997DC0">
        <w:rPr>
          <w:rFonts w:ascii="Calibri" w:hAnsi="Calibri" w:cs="Calibri"/>
          <w:noProof/>
          <w:szCs w:val="24"/>
        </w:rPr>
        <w:t xml:space="preserve">Zago, M., McIntyre, J., Senot, P., &amp; Lacquaniti, F. (2008). Internal models and prediction of visual gravitational motion. </w:t>
      </w:r>
      <w:r w:rsidRPr="00D01B6F">
        <w:rPr>
          <w:rFonts w:ascii="Calibri" w:hAnsi="Calibri" w:cs="Calibri"/>
          <w:i/>
          <w:iCs/>
          <w:noProof/>
          <w:szCs w:val="24"/>
          <w:lang w:val="es-ES"/>
        </w:rPr>
        <w:t>Vision Research</w:t>
      </w:r>
      <w:r w:rsidRPr="00D01B6F">
        <w:rPr>
          <w:rFonts w:ascii="Calibri" w:hAnsi="Calibri" w:cs="Calibri"/>
          <w:noProof/>
          <w:szCs w:val="24"/>
          <w:lang w:val="es-ES"/>
        </w:rPr>
        <w:t xml:space="preserve">, </w:t>
      </w:r>
      <w:r w:rsidRPr="00D01B6F">
        <w:rPr>
          <w:rFonts w:ascii="Calibri" w:hAnsi="Calibri" w:cs="Calibri"/>
          <w:i/>
          <w:iCs/>
          <w:noProof/>
          <w:szCs w:val="24"/>
          <w:lang w:val="es-ES"/>
        </w:rPr>
        <w:t>48</w:t>
      </w:r>
      <w:r w:rsidRPr="00D01B6F">
        <w:rPr>
          <w:rFonts w:ascii="Calibri" w:hAnsi="Calibri" w:cs="Calibri"/>
          <w:noProof/>
          <w:szCs w:val="24"/>
          <w:lang w:val="es-ES"/>
        </w:rPr>
        <w:t>(14), 1532–1538. https://doi.org/10.1016/j.visres.2008.04.005</w:t>
      </w:r>
    </w:p>
    <w:p w14:paraId="65F45E85" w14:textId="5729539A" w:rsidR="00E32BF5" w:rsidRPr="00D01B6F" w:rsidRDefault="00E32BF5" w:rsidP="004850CC">
      <w:pPr>
        <w:rPr>
          <w:lang w:val="es-ES"/>
        </w:rPr>
      </w:pPr>
      <w:r>
        <w:fldChar w:fldCharType="end"/>
      </w:r>
    </w:p>
    <w:sectPr w:rsidR="00E32BF5" w:rsidRPr="00D01B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41577"/>
    <w:rsid w:val="00054679"/>
    <w:rsid w:val="000A198D"/>
    <w:rsid w:val="000A5B70"/>
    <w:rsid w:val="000C63D1"/>
    <w:rsid w:val="00112346"/>
    <w:rsid w:val="001176A9"/>
    <w:rsid w:val="00121569"/>
    <w:rsid w:val="00130202"/>
    <w:rsid w:val="00153916"/>
    <w:rsid w:val="0016268C"/>
    <w:rsid w:val="00184781"/>
    <w:rsid w:val="00187C34"/>
    <w:rsid w:val="001906EB"/>
    <w:rsid w:val="001940CF"/>
    <w:rsid w:val="001977EA"/>
    <w:rsid w:val="001C29B3"/>
    <w:rsid w:val="001C3968"/>
    <w:rsid w:val="00210C53"/>
    <w:rsid w:val="002175DD"/>
    <w:rsid w:val="00236BC9"/>
    <w:rsid w:val="0024603B"/>
    <w:rsid w:val="00261565"/>
    <w:rsid w:val="0026775F"/>
    <w:rsid w:val="00282356"/>
    <w:rsid w:val="0029217A"/>
    <w:rsid w:val="00297476"/>
    <w:rsid w:val="002A1A9B"/>
    <w:rsid w:val="002C490B"/>
    <w:rsid w:val="002F6546"/>
    <w:rsid w:val="0031495E"/>
    <w:rsid w:val="00316387"/>
    <w:rsid w:val="00334100"/>
    <w:rsid w:val="00335AF6"/>
    <w:rsid w:val="003405B4"/>
    <w:rsid w:val="00355892"/>
    <w:rsid w:val="00385931"/>
    <w:rsid w:val="0038698B"/>
    <w:rsid w:val="003A567D"/>
    <w:rsid w:val="003A56D0"/>
    <w:rsid w:val="003F1350"/>
    <w:rsid w:val="00402308"/>
    <w:rsid w:val="004054A3"/>
    <w:rsid w:val="00415D00"/>
    <w:rsid w:val="0045191F"/>
    <w:rsid w:val="00455516"/>
    <w:rsid w:val="00456512"/>
    <w:rsid w:val="00457B8C"/>
    <w:rsid w:val="004840BE"/>
    <w:rsid w:val="004850CC"/>
    <w:rsid w:val="004851B6"/>
    <w:rsid w:val="004A0054"/>
    <w:rsid w:val="004A0320"/>
    <w:rsid w:val="004A5F03"/>
    <w:rsid w:val="004D128E"/>
    <w:rsid w:val="004D3366"/>
    <w:rsid w:val="004F7B12"/>
    <w:rsid w:val="00514798"/>
    <w:rsid w:val="00515BFC"/>
    <w:rsid w:val="00521481"/>
    <w:rsid w:val="0053648B"/>
    <w:rsid w:val="005368D2"/>
    <w:rsid w:val="0054296B"/>
    <w:rsid w:val="00562DCA"/>
    <w:rsid w:val="00580FFB"/>
    <w:rsid w:val="0058768C"/>
    <w:rsid w:val="00593E80"/>
    <w:rsid w:val="00595505"/>
    <w:rsid w:val="005A3235"/>
    <w:rsid w:val="005C2993"/>
    <w:rsid w:val="00604840"/>
    <w:rsid w:val="00613131"/>
    <w:rsid w:val="00640D5C"/>
    <w:rsid w:val="0065543C"/>
    <w:rsid w:val="0068122F"/>
    <w:rsid w:val="006B4496"/>
    <w:rsid w:val="006C014A"/>
    <w:rsid w:val="006C2849"/>
    <w:rsid w:val="006C6CE5"/>
    <w:rsid w:val="006D11B3"/>
    <w:rsid w:val="006D354B"/>
    <w:rsid w:val="006D769B"/>
    <w:rsid w:val="006E01DB"/>
    <w:rsid w:val="006F086E"/>
    <w:rsid w:val="006F2C4E"/>
    <w:rsid w:val="006F7F5C"/>
    <w:rsid w:val="007063F9"/>
    <w:rsid w:val="00741AD0"/>
    <w:rsid w:val="007434FD"/>
    <w:rsid w:val="00744972"/>
    <w:rsid w:val="00751D13"/>
    <w:rsid w:val="0075723D"/>
    <w:rsid w:val="007614EE"/>
    <w:rsid w:val="007774C7"/>
    <w:rsid w:val="007F0B9A"/>
    <w:rsid w:val="007F3FAE"/>
    <w:rsid w:val="0080133C"/>
    <w:rsid w:val="00844D24"/>
    <w:rsid w:val="00855B76"/>
    <w:rsid w:val="00864209"/>
    <w:rsid w:val="008734D9"/>
    <w:rsid w:val="0087590D"/>
    <w:rsid w:val="00880A31"/>
    <w:rsid w:val="00882444"/>
    <w:rsid w:val="00891775"/>
    <w:rsid w:val="008A15D0"/>
    <w:rsid w:val="008A7B56"/>
    <w:rsid w:val="008D72BE"/>
    <w:rsid w:val="008E5B63"/>
    <w:rsid w:val="008F5DD0"/>
    <w:rsid w:val="00900F96"/>
    <w:rsid w:val="00955A21"/>
    <w:rsid w:val="00970297"/>
    <w:rsid w:val="00982F21"/>
    <w:rsid w:val="00997DC0"/>
    <w:rsid w:val="009A3299"/>
    <w:rsid w:val="009C1994"/>
    <w:rsid w:val="009E7A88"/>
    <w:rsid w:val="009F6043"/>
    <w:rsid w:val="009F7941"/>
    <w:rsid w:val="00A05C6A"/>
    <w:rsid w:val="00A17F6B"/>
    <w:rsid w:val="00A25932"/>
    <w:rsid w:val="00A25CC3"/>
    <w:rsid w:val="00A340F9"/>
    <w:rsid w:val="00A431AE"/>
    <w:rsid w:val="00A44908"/>
    <w:rsid w:val="00A47DA8"/>
    <w:rsid w:val="00A54235"/>
    <w:rsid w:val="00A643B3"/>
    <w:rsid w:val="00A6526E"/>
    <w:rsid w:val="00A6648E"/>
    <w:rsid w:val="00A72A81"/>
    <w:rsid w:val="00A86944"/>
    <w:rsid w:val="00AB56E9"/>
    <w:rsid w:val="00AB5E28"/>
    <w:rsid w:val="00AC189D"/>
    <w:rsid w:val="00AC5F1C"/>
    <w:rsid w:val="00AD59E9"/>
    <w:rsid w:val="00AF5692"/>
    <w:rsid w:val="00B117EC"/>
    <w:rsid w:val="00B13CEC"/>
    <w:rsid w:val="00B377BA"/>
    <w:rsid w:val="00B45475"/>
    <w:rsid w:val="00B650B7"/>
    <w:rsid w:val="00B804B7"/>
    <w:rsid w:val="00B94CFD"/>
    <w:rsid w:val="00BA72A8"/>
    <w:rsid w:val="00BB40C9"/>
    <w:rsid w:val="00BD3838"/>
    <w:rsid w:val="00BF3834"/>
    <w:rsid w:val="00C148B2"/>
    <w:rsid w:val="00C26D80"/>
    <w:rsid w:val="00C4017F"/>
    <w:rsid w:val="00C6015C"/>
    <w:rsid w:val="00C61F40"/>
    <w:rsid w:val="00C660CF"/>
    <w:rsid w:val="00CA2A72"/>
    <w:rsid w:val="00CE0600"/>
    <w:rsid w:val="00CF0115"/>
    <w:rsid w:val="00D01B6F"/>
    <w:rsid w:val="00D06C9D"/>
    <w:rsid w:val="00D22200"/>
    <w:rsid w:val="00D42F15"/>
    <w:rsid w:val="00D62B98"/>
    <w:rsid w:val="00D90250"/>
    <w:rsid w:val="00D94AEE"/>
    <w:rsid w:val="00DA76F4"/>
    <w:rsid w:val="00DC2DE7"/>
    <w:rsid w:val="00DC3E91"/>
    <w:rsid w:val="00DC4107"/>
    <w:rsid w:val="00DD1FC4"/>
    <w:rsid w:val="00DF08F8"/>
    <w:rsid w:val="00E034DA"/>
    <w:rsid w:val="00E23038"/>
    <w:rsid w:val="00E25870"/>
    <w:rsid w:val="00E32BF5"/>
    <w:rsid w:val="00E35B6C"/>
    <w:rsid w:val="00E37468"/>
    <w:rsid w:val="00E470D6"/>
    <w:rsid w:val="00E642AA"/>
    <w:rsid w:val="00E72229"/>
    <w:rsid w:val="00E7767D"/>
    <w:rsid w:val="00E817C4"/>
    <w:rsid w:val="00E82D8F"/>
    <w:rsid w:val="00E95B1F"/>
    <w:rsid w:val="00EB5FB9"/>
    <w:rsid w:val="00EC3AAF"/>
    <w:rsid w:val="00EE4C58"/>
    <w:rsid w:val="00EE6444"/>
    <w:rsid w:val="00EE79BD"/>
    <w:rsid w:val="00EF1EFA"/>
    <w:rsid w:val="00F01E10"/>
    <w:rsid w:val="00F05CAA"/>
    <w:rsid w:val="00F12838"/>
    <w:rsid w:val="00F1488E"/>
    <w:rsid w:val="00F168DD"/>
    <w:rsid w:val="00F2167B"/>
    <w:rsid w:val="00F34E8D"/>
    <w:rsid w:val="00F515FC"/>
    <w:rsid w:val="00F6145E"/>
    <w:rsid w:val="00F91E84"/>
    <w:rsid w:val="00F964BD"/>
    <w:rsid w:val="00F9735A"/>
    <w:rsid w:val="00FA364D"/>
    <w:rsid w:val="00FA5BF0"/>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emonstrations.wolfram.com/ProjectileWithAirDrag/" TargetMode="Externa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github.com/b-jorges/SD-of-Gravity-Prior"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hyperlink" Target="https://osf.io/8vg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ABA4B-8979-4A3F-9CAE-6A3FD4967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1</Pages>
  <Words>19708</Words>
  <Characters>112337</Characters>
  <Application>Microsoft Office Word</Application>
  <DocSecurity>0</DocSecurity>
  <Lines>936</Lines>
  <Paragraphs>2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94</cp:revision>
  <dcterms:created xsi:type="dcterms:W3CDTF">2019-10-21T22:38:00Z</dcterms:created>
  <dcterms:modified xsi:type="dcterms:W3CDTF">2020-01-1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